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E5F04" w14:textId="77777777"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7E49E31D" wp14:editId="739AB9EE">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6CDB6"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16E287C9" w14:textId="77777777"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77777777"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This lack of risk diversification is frought with failures during occuranc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w:t>
      </w:r>
      <w:r w:rsidR="0023010C">
        <w:rPr>
          <w:rFonts w:asciiTheme="majorBidi" w:hAnsiTheme="majorBidi" w:cstheme="majorBidi"/>
        </w:rPr>
        <w:lastRenderedPageBreak/>
        <w:t xml:space="preserve">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3683BD9A" w14:textId="77777777" w:rsidR="00EC1BA9" w:rsidRDefault="00013BB4" w:rsidP="00057642">
      <w:pPr>
        <w:pStyle w:val="ThesisBody"/>
        <w:spacing w:before="100" w:after="100"/>
        <w:contextualSpacing w:val="0"/>
      </w:pPr>
      <w:r>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057642">
      <w:pPr>
        <w:pStyle w:val="ThesisBody"/>
        <w:spacing w:before="100" w:after="100"/>
        <w:contextualSpacing w:val="0"/>
      </w:pPr>
      <w:r>
        <w:lastRenderedPageBreak/>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XGboost model has predominantly been used for classification some experiments have also used XGBoost as regression in stock price forcasting.</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In this study XGBoost model’s 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5F773C7E" w14:textId="77777777" w:rsidR="00B462CD" w:rsidRDefault="00B462CD" w:rsidP="00057642">
      <w:pPr>
        <w:pStyle w:val="ThesisBody"/>
        <w:spacing w:before="100" w:after="100"/>
        <w:contextualSpacing w:val="0"/>
      </w:pPr>
      <w:r>
        <w:t xml:space="preserve">Another study that add more classes to vanilla binary classification problem was conducted by </w:t>
      </w:r>
    </w:p>
    <w:p w14:paraId="7C588C41" w14:textId="77777777" w:rsidR="00956E82" w:rsidRDefault="00956E82" w:rsidP="00057642">
      <w:pPr>
        <w:pStyle w:val="ThesisBody"/>
        <w:spacing w:before="100" w:after="100"/>
        <w:contextualSpacing w:val="0"/>
      </w:pPr>
      <w:r>
        <w:t>Lohrmann</w:t>
      </w:r>
      <w:r w:rsidR="00C6699C">
        <w:t xml:space="preserve"> and Luukka,random forest model was used on S&amp;P500 for predicting intraday returns.The four classes were ‘strong positive’,’slightly positive’,’slightly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multi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Bayesian networks have been used to determine the 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057642">
      <w:pPr>
        <w:pStyle w:val="ThesisBody"/>
        <w:tabs>
          <w:tab w:val="left" w:pos="720"/>
        </w:tabs>
        <w:spacing w:before="100" w:after="100"/>
        <w:contextualSpacing w:val="0"/>
      </w:pPr>
      <w:r w:rsidRPr="001332A7">
        <w:lastRenderedPageBreak/>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057642">
      <w:pPr>
        <w:pStyle w:val="ThesisBody"/>
        <w:tabs>
          <w:tab w:val="left" w:pos="720"/>
        </w:tabs>
        <w:spacing w:before="100" w:after="100"/>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value.However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 xml:space="preserve">A LSTM-DNN based time-series model for stock price prediction was developed using new auto-regression </w:t>
      </w:r>
      <w:r w:rsidR="00240270">
        <w:lastRenderedPageBreak/>
        <w:t>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77777777" w:rsidR="0036023A" w:rsidRDefault="00A441B0" w:rsidP="00057642">
      <w:pPr>
        <w:pStyle w:val="ThesisBody"/>
        <w:tabs>
          <w:tab w:val="left" w:pos="720"/>
        </w:tabs>
        <w:spacing w:before="100" w:after="100"/>
        <w:contextualSpacing w:val="0"/>
      </w:pPr>
      <w:r>
        <w:t>Re</w:t>
      </w:r>
      <w:r w:rsidR="00227832">
        <w:t xml:space="preserve">inforcment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Major components of RL configuration are agent-environemnt,action-reward.</w:t>
      </w:r>
      <w:r w:rsidR="00AB7354">
        <w:t>The baseline for RL is Markov decision process(MDP) wherein the reward depends on last state and action,current state is the sufficient representation of past.</w:t>
      </w:r>
      <w:r w:rsidR="00957EAA">
        <w:t>There is a assumption that the agent acts to maximise reward.</w:t>
      </w:r>
      <w:r w:rsidR="00AB7354" w:rsidRPr="00AB7354">
        <w:t xml:space="preserve"> </w:t>
      </w:r>
      <w:r w:rsidR="00AB7354">
        <w:t>RL algorithms have two popular classifications vi</w:t>
      </w:r>
      <w:r w:rsidR="00C22209">
        <w:t>z:value based</w:t>
      </w:r>
      <w:r w:rsidR="00AB7354">
        <w:t xml:space="preserve"> and </w:t>
      </w:r>
      <w:r w:rsidR="00C22209">
        <w:t>policy based</w:t>
      </w:r>
      <w:r w:rsidR="00DC1638">
        <w:t>.</w:t>
      </w:r>
      <w:r w:rsidR="0036023A">
        <w:t>RL have helped in modelling the stock prediction problem closer to real world scenarios be it accommodating constraints or moving away from strict model formalisations.</w:t>
      </w:r>
      <w:r w:rsidR="00F24E85">
        <w:fldChar w:fldCharType="begin" w:fldLock="1"/>
      </w:r>
      <w:r w:rsidR="00950B98">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sidR="00F24E85">
        <w:fldChar w:fldCharType="separate"/>
      </w:r>
      <w:r w:rsidR="00F24E85" w:rsidRPr="00F24E85">
        <w:rPr>
          <w:noProof/>
        </w:rPr>
        <w:t xml:space="preserve">(Singh </w:t>
      </w:r>
      <w:r w:rsidR="00F24E85" w:rsidRPr="00F24E85">
        <w:rPr>
          <w:i/>
          <w:noProof/>
        </w:rPr>
        <w:t>et al.</w:t>
      </w:r>
      <w:r w:rsidR="00F24E85" w:rsidRPr="00F24E85">
        <w:rPr>
          <w:noProof/>
        </w:rPr>
        <w:t>, 2022)</w:t>
      </w:r>
      <w:r w:rsidR="00F24E85">
        <w:fldChar w:fldCharType="end"/>
      </w:r>
      <w:r w:rsidR="00F24E85">
        <w:t>.</w:t>
      </w:r>
    </w:p>
    <w:p w14:paraId="06F978E4" w14:textId="77777777" w:rsidR="005B342E" w:rsidRDefault="005B342E" w:rsidP="00DE3408">
      <w:pPr>
        <w:pStyle w:val="ThesisBody"/>
        <w:tabs>
          <w:tab w:val="left" w:pos="720"/>
        </w:tabs>
        <w:contextualSpacing w:val="0"/>
      </w:pPr>
    </w:p>
    <w:p w14:paraId="2B9F7089" w14:textId="77777777" w:rsidR="005B342E" w:rsidRDefault="005B342E" w:rsidP="005B342E">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EAD09F8" w14:textId="77777777" w:rsidR="00F24E85" w:rsidRDefault="00F24E85" w:rsidP="00DE3408">
      <w:pPr>
        <w:pStyle w:val="ThesisBody"/>
        <w:tabs>
          <w:tab w:val="left" w:pos="720"/>
        </w:tabs>
        <w:contextualSpacing w:val="0"/>
      </w:pP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C65614" w:rsidRDefault="00C65614"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BDCF8"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" fillcolor="#5b9bd5 [3204]" strokecolor="#1f4d78 [1604]" strokeweight="1pt">
                <v:textbox>
                  <w:txbxContent>
                    <w:p w14:paraId="0547730A" w14:textId="77777777" w:rsidR="00C65614" w:rsidRDefault="00C65614"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C65614" w:rsidRDefault="00C65614"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9A728"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rtW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" fillcolor="#5b9bd5 [3204]" strokecolor="#1f4d78 [1604]" strokeweight="1pt">
                <v:textbox>
                  <w:txbxContent>
                    <w:p w14:paraId="3CF41F88" w14:textId="77777777" w:rsidR="00C65614" w:rsidRDefault="00C65614"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C65614" w:rsidRDefault="00C65614" w:rsidP="00AC2D9B">
                            <w:pPr>
                              <w:ind w:left="0"/>
                              <w:jc w:val="center"/>
                            </w:pPr>
                            <w:r>
                              <w:t>Deep Q-Networks(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15567"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5I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" fillcolor="#5b9bd5 [3204]" strokecolor="#1f4d78 [1604]" strokeweight="1pt">
                <v:textbox>
                  <w:txbxContent>
                    <w:p w14:paraId="1A8FEEA6" w14:textId="77777777" w:rsidR="00C65614" w:rsidRDefault="00C65614" w:rsidP="00AC2D9B">
                      <w:pPr>
                        <w:ind w:left="0"/>
                        <w:jc w:val="center"/>
                      </w:pPr>
                      <w:r>
                        <w:t>Deep Q-Networks(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D049F7"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A2A178"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B02163D"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C65614" w:rsidRDefault="00C65614"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E1437"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VqWaQIAACU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" fillcolor="#5b9bd5 [3204]" strokecolor="#1f4d78 [1604]" strokeweight="1pt">
                <v:textbox>
                  <w:txbxContent>
                    <w:p w14:paraId="3DA574F2" w14:textId="77777777" w:rsidR="00C65614" w:rsidRDefault="00C65614"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C65614" w:rsidRDefault="00C65614" w:rsidP="00AC2D9B">
                            <w:pPr>
                              <w:ind w:left="0"/>
                              <w:jc w:val="center"/>
                            </w:pPr>
                            <w:r>
                              <w:t>Reinforcement</w:t>
                            </w:r>
                          </w:p>
                          <w:p w14:paraId="5BAA6241" w14:textId="77777777" w:rsidR="00C65614" w:rsidRDefault="00C65614"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01396"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cG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" fillcolor="#5b9bd5 [3204]" strokecolor="#1f4d78 [1604]" strokeweight="1pt">
                <v:textbox>
                  <w:txbxContent>
                    <w:p w14:paraId="604895DE" w14:textId="77777777" w:rsidR="00C65614" w:rsidRDefault="00C65614" w:rsidP="00AC2D9B">
                      <w:pPr>
                        <w:ind w:left="0"/>
                        <w:jc w:val="center"/>
                      </w:pPr>
                      <w:r>
                        <w:t>Reinforcement</w:t>
                      </w:r>
                    </w:p>
                    <w:p w14:paraId="5BAA6241" w14:textId="77777777" w:rsidR="00C65614" w:rsidRDefault="00C65614"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871882"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975794"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377861"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C65614" w:rsidRDefault="00C65614"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0CA09"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wkM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" fillcolor="#5b9bd5 [3204]" strokecolor="#1f4d78 [1604]" strokeweight="1pt">
                <v:textbox>
                  <w:txbxContent>
                    <w:p w14:paraId="2E429C4A" w14:textId="77777777" w:rsidR="00C65614" w:rsidRDefault="00C65614"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C65614" w:rsidRDefault="00C65614" w:rsidP="00315A02">
                            <w:pPr>
                              <w:ind w:left="0"/>
                              <w:jc w:val="center"/>
                            </w:pPr>
                            <w:r>
                              <w:t>Model Based Methods(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3DC40"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" fillcolor="#5b9bd5 [3204]" strokecolor="#1f4d78 [1604]" strokeweight="1pt">
                <v:textbox>
                  <w:txbxContent>
                    <w:p w14:paraId="5F83C9F6" w14:textId="77777777" w:rsidR="00C65614" w:rsidRDefault="00C65614" w:rsidP="00315A02">
                      <w:pPr>
                        <w:ind w:left="0"/>
                        <w:jc w:val="center"/>
                      </w:pPr>
                      <w:r>
                        <w:t>Model Based Methods(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C65614" w:rsidRDefault="00C65614"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C5073"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OjM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" fillcolor="#5b9bd5 [3204]" strokecolor="#1f4d78 [1604]" strokeweight="1pt">
                <v:textbox>
                  <w:txbxContent>
                    <w:p w14:paraId="2096131F" w14:textId="77777777" w:rsidR="00C65614" w:rsidRDefault="00C65614"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60048D"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C64EC84"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A8172A"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E1D662F"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C65614" w:rsidRDefault="00C65614" w:rsidP="00007647">
                            <w:pPr>
                              <w:ind w:left="0"/>
                              <w:jc w:val="center"/>
                            </w:pPr>
                            <w:r>
                              <w:t>Policy Gradient Methods(PGM)</w:t>
                            </w:r>
                          </w:p>
                          <w:p w14:paraId="3173294D" w14:textId="77777777" w:rsidR="00C65614" w:rsidRDefault="00C65614"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3292C"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xZu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" fillcolor="#5b9bd5 [3204]" strokecolor="#1f4d78 [1604]" strokeweight="1pt">
                <v:textbox>
                  <w:txbxContent>
                    <w:p w14:paraId="1783AC3C" w14:textId="77777777" w:rsidR="00C65614" w:rsidRDefault="00C65614" w:rsidP="00007647">
                      <w:pPr>
                        <w:ind w:left="0"/>
                        <w:jc w:val="center"/>
                      </w:pPr>
                      <w:r>
                        <w:t>Policy Gradient Methods(PGM)</w:t>
                      </w:r>
                    </w:p>
                    <w:p w14:paraId="3173294D" w14:textId="77777777" w:rsidR="00C65614" w:rsidRDefault="00C65614"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C65614" w:rsidRDefault="00C65614"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00EC5"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" fillcolor="#5b9bd5 [3204]" strokecolor="#1f4d78 [1604]" strokeweight="1pt">
                <v:textbox>
                  <w:txbxContent>
                    <w:p w14:paraId="0255DAA2" w14:textId="77777777" w:rsidR="00C65614" w:rsidRDefault="00C65614"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C65614" w:rsidRDefault="00C65614"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443731"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" fillcolor="#5b9bd5 [3204]" strokecolor="#1f4d78 [1604]" strokeweight="1pt">
                <v:textbox>
                  <w:txbxContent>
                    <w:p w14:paraId="5306D84A" w14:textId="77777777" w:rsidR="00C65614" w:rsidRDefault="00C65614"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0D895A"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527D83"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4212A0"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C65614" w:rsidRDefault="00C65614"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F1399"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j0YaA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" fillcolor="#5b9bd5 [3204]" strokecolor="#1f4d78 [1604]" strokeweight="1pt">
                <v:textbox>
                  <w:txbxContent>
                    <w:p w14:paraId="6A600431" w14:textId="77777777" w:rsidR="00C65614" w:rsidRDefault="00C65614"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C65614" w:rsidRDefault="00C65614"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EE1E6"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xRVaQ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" fillcolor="#5b9bd5 [3204]" strokecolor="#1f4d78 [1604]" strokeweight="1pt">
                <v:textbox>
                  <w:txbxContent>
                    <w:p w14:paraId="564BE869" w14:textId="77777777" w:rsidR="00C65614" w:rsidRDefault="00C65614"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C65614" w:rsidRDefault="00C65614"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D627A"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dzYaQIAACY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" fillcolor="#5b9bd5 [3204]" strokecolor="#1f4d78 [1604]" strokeweight="1pt">
                <v:textbox>
                  <w:txbxContent>
                    <w:p w14:paraId="196B28F7" w14:textId="77777777" w:rsidR="00C65614" w:rsidRDefault="00C65614"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E054D30" w14:textId="77777777"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Q-Learning compared with policy based method recurrent reinforcement learning(RRL) does not fare equally good on efficiency and simplicity often leading to unnatural problem representation.RRL method was found to be more explainable than Q-learning as well.Run time of Q-learining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In Current times there is a big push on sustainable development,various supra-national organisations including United nations have come up with sustainable development goals.In this vein global investors and organisations want to invest under the paradigm of socially responsible investing(SRI).Enterprises that promote sustainable development score high on Environmental,Social and Governance(ESG) metrics.</w:t>
      </w:r>
    </w:p>
    <w:p w14:paraId="4C6EDE70" w14:textId="77777777"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w:t>
      </w:r>
    </w:p>
    <w:p w14:paraId="54584AC6" w14:textId="77777777"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Reinforcement learning is used to tune hyperpar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t>2.3</w:t>
      </w:r>
      <w:r w:rsidR="00E34E7D">
        <w:rPr>
          <w:rFonts w:asciiTheme="majorBidi" w:hAnsiTheme="majorBidi" w:cstheme="majorBidi"/>
          <w:b/>
        </w:rPr>
        <w:t xml:space="preserve">       Summary</w:t>
      </w:r>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optimisation,which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w:t>
      </w:r>
      <w:r w:rsidR="006A2D2A">
        <w:rPr>
          <w:rFonts w:asciiTheme="majorBidi" w:hAnsiTheme="majorBidi" w:cstheme="majorBidi"/>
        </w:rPr>
        <w:lastRenderedPageBreak/>
        <w:t xml:space="preserve">real world situta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necies.</w:t>
      </w:r>
      <w:r w:rsidR="00D9687F">
        <w:rPr>
          <w:rFonts w:asciiTheme="majorBidi" w:hAnsiTheme="majorBidi" w:cstheme="majorBidi"/>
        </w:rPr>
        <w:t xml:space="preserve">Regression and classification methods have been described highlighting major development in those areas.Ensemble models like XGboost,Random Forest have been illustrated with their use cases of reseach.Linear models like decision trees have also been highlighted for their utiliy.Finally in discussion about the deep learning models which provide solutions to the shortcoming of traditional Machine learning models standard deep learning models like ANN,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77777777" w:rsidR="00057642" w:rsidRDefault="00057642" w:rsidP="00812FA2">
      <w:pPr>
        <w:pStyle w:val="ChapterHeaders"/>
      </w:pPr>
    </w:p>
    <w:p w14:paraId="325F3729" w14:textId="77777777" w:rsidR="00057642" w:rsidRDefault="00057642" w:rsidP="00812FA2">
      <w:pPr>
        <w:pStyle w:val="ChapterHeaders"/>
      </w:pPr>
    </w:p>
    <w:p w14:paraId="09D3DD6A" w14:textId="77777777" w:rsidR="00057642" w:rsidRDefault="00057642" w:rsidP="00812FA2">
      <w:pPr>
        <w:pStyle w:val="ChapterHeaders"/>
      </w:pPr>
    </w:p>
    <w:p w14:paraId="1FE1E3DB" w14:textId="77777777" w:rsidR="00057642" w:rsidRDefault="00057642" w:rsidP="00812FA2">
      <w:pPr>
        <w:pStyle w:val="ChapterHeaders"/>
      </w:pPr>
    </w:p>
    <w:p w14:paraId="37EF12D0" w14:textId="77777777" w:rsidR="00057642" w:rsidRDefault="00057642" w:rsidP="00812FA2">
      <w:pPr>
        <w:pStyle w:val="ChapterHeaders"/>
      </w:pPr>
    </w:p>
    <w:p w14:paraId="69B18FA0" w14:textId="77777777" w:rsidR="00057642" w:rsidRDefault="00057642" w:rsidP="00812FA2">
      <w:pPr>
        <w:pStyle w:val="ChapterHeaders"/>
      </w:pPr>
    </w:p>
    <w:p w14:paraId="5BDFD3B3" w14:textId="77777777" w:rsidR="00057642" w:rsidRDefault="00057642" w:rsidP="00812FA2">
      <w:pPr>
        <w:pStyle w:val="ChapterHeaders"/>
      </w:pPr>
    </w:p>
    <w:p w14:paraId="34C96D6B" w14:textId="77777777" w:rsidR="00057642" w:rsidRDefault="00057642" w:rsidP="00812FA2">
      <w:pPr>
        <w:pStyle w:val="ChapterHeaders"/>
      </w:pPr>
    </w:p>
    <w:p w14:paraId="2E777139" w14:textId="77777777" w:rsidR="00057642" w:rsidRDefault="00057642" w:rsidP="00812FA2">
      <w:pPr>
        <w:pStyle w:val="ChapterHeaders"/>
      </w:pPr>
    </w:p>
    <w:p w14:paraId="202C7711" w14:textId="77777777" w:rsidR="00812FA2" w:rsidRDefault="00812FA2" w:rsidP="00812FA2">
      <w:pPr>
        <w:pStyle w:val="ChapterHeaders"/>
      </w:pPr>
      <w:r>
        <w:rPr>
          <w:noProof/>
          <w:lang w:val="en-US" w:eastAsia="en-US"/>
        </w:rPr>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C3933"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71C4C"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77777777"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sharpe ratio.This techniques leads to weights or proportions that could be invested said stocks of portfolio.In this technique </w:t>
      </w:r>
      <w:r w:rsidR="00CC1ADC">
        <w:rPr>
          <w:rFonts w:asciiTheme="majorBidi" w:hAnsiTheme="majorBidi" w:cstheme="majorBidi"/>
        </w:rPr>
        <w:t xml:space="preserve">temporal pattern of close price of the stock could be used to get both a measure of return and variance in stock. </w:t>
      </w:r>
      <w:r w:rsidR="000916A6">
        <w:rPr>
          <w:rFonts w:asciiTheme="majorBidi" w:hAnsiTheme="majorBidi" w:cstheme="majorBidi"/>
        </w:rPr>
        <w:t xml:space="preserve"> </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AutoML tool datarobot.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73237E92" w14:textId="77777777" w:rsidR="00E34E7D" w:rsidRPr="00D3357D" w:rsidRDefault="00E34E7D" w:rsidP="00E34E7D">
      <w:pPr>
        <w:pStyle w:val="ThesisBody"/>
        <w:rPr>
          <w:rFonts w:asciiTheme="majorBidi" w:hAnsiTheme="majorBidi" w:cstheme="majorBidi"/>
          <w:b/>
        </w:rPr>
      </w:pPr>
    </w:p>
    <w:p w14:paraId="33BBA811" w14:textId="77777777" w:rsidR="00E34E7D" w:rsidRDefault="00E34E7D" w:rsidP="00DA5A8E">
      <w:pPr>
        <w:pStyle w:val="ThesisBody"/>
        <w:rPr>
          <w:rFonts w:asciiTheme="majorBidi" w:hAnsiTheme="majorBidi" w:cstheme="majorBidi"/>
        </w:rPr>
      </w:pPr>
    </w:p>
    <w:p w14:paraId="412B65EC" w14:textId="77777777" w:rsidR="00FA2780" w:rsidRDefault="00E34E7D" w:rsidP="00DA5A8E">
      <w:pPr>
        <w:pStyle w:val="ThesisBody"/>
        <w:rPr>
          <w:rFonts w:asciiTheme="majorBidi" w:hAnsiTheme="majorBidi" w:cstheme="majorBidi"/>
        </w:rPr>
      </w:pPr>
      <w:r>
        <w:rPr>
          <w:rFonts w:asciiTheme="majorBidi" w:hAnsiTheme="majorBidi" w:cstheme="majorBidi"/>
        </w:rPr>
        <w:t xml:space="preserve">        </w:t>
      </w:r>
    </w:p>
    <w:p w14:paraId="38F1EF18" w14:textId="77777777" w:rsidR="00634030" w:rsidRDefault="00F62521" w:rsidP="00DA5A8E">
      <w:pPr>
        <w:pStyle w:val="ThesisBody"/>
        <w:rPr>
          <w:rFonts w:asciiTheme="majorBidi" w:hAnsiTheme="majorBidi" w:cstheme="majorBidi"/>
        </w:rPr>
      </w:pPr>
      <w:r>
        <w:rPr>
          <w:rFonts w:asciiTheme="majorBidi" w:hAnsiTheme="majorBidi" w:cstheme="majorBidi"/>
        </w:rPr>
        <w:t>Fig 2.Flow of work</w:t>
      </w:r>
    </w:p>
    <w:p w14:paraId="346E35D3" w14:textId="77777777" w:rsidR="00506D4A" w:rsidRDefault="00BE4220" w:rsidP="00506D4A">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noProof/>
          <w:sz w:val="24"/>
          <w:szCs w:val="24"/>
          <w:lang w:val="en-US" w:eastAsia="en-US"/>
        </w:rPr>
        <w:drawing>
          <wp:inline distT="0" distB="0" distL="0" distR="0" wp14:anchorId="666FBB00" wp14:editId="6765CB9C">
            <wp:extent cx="5755978" cy="6477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ethodology_final.png"/>
                    <pic:cNvPicPr/>
                  </pic:nvPicPr>
                  <pic:blipFill>
                    <a:blip r:embed="rId8">
                      <a:extLst>
                        <a:ext uri="{28A0092B-C50C-407E-A947-70E740481C1C}">
                          <a14:useLocalDpi xmlns:a14="http://schemas.microsoft.com/office/drawing/2010/main" val="0"/>
                        </a:ext>
                      </a:extLst>
                    </a:blip>
                    <a:stretch>
                      <a:fillRect/>
                    </a:stretch>
                  </pic:blipFill>
                  <pic:spPr>
                    <a:xfrm>
                      <a:off x="0" y="0"/>
                      <a:ext cx="5760085" cy="6481622"/>
                    </a:xfrm>
                    <a:prstGeom prst="rect">
                      <a:avLst/>
                    </a:prstGeom>
                  </pic:spPr>
                </pic:pic>
              </a:graphicData>
            </a:graphic>
          </wp:inline>
        </w:drawing>
      </w:r>
    </w:p>
    <w:p w14:paraId="0313ABC9" w14:textId="77777777" w:rsidR="00506D4A" w:rsidRDefault="00506D4A" w:rsidP="00506D4A">
      <w:pPr>
        <w:pStyle w:val="ThesisBody"/>
        <w:rPr>
          <w:rFonts w:asciiTheme="majorBidi" w:hAnsiTheme="majorBidi" w:cstheme="majorBidi"/>
        </w:rPr>
      </w:pPr>
    </w:p>
    <w:p w14:paraId="24B1E01D" w14:textId="77777777" w:rsidR="00506D4A" w:rsidRDefault="00506D4A" w:rsidP="00506D4A">
      <w:pPr>
        <w:pStyle w:val="ThesisBody"/>
        <w:rPr>
          <w:rFonts w:asciiTheme="majorBidi" w:hAnsiTheme="majorBidi" w:cstheme="majorBidi"/>
        </w:rPr>
      </w:pPr>
    </w:p>
    <w:p w14:paraId="56EF84D0" w14:textId="77777777" w:rsidR="00506D4A" w:rsidRDefault="00506D4A" w:rsidP="00506D4A">
      <w:pPr>
        <w:pStyle w:val="ThesisBody"/>
        <w:rPr>
          <w:rFonts w:asciiTheme="majorBidi" w:hAnsiTheme="majorBidi" w:cstheme="majorBidi"/>
        </w:rPr>
      </w:pPr>
    </w:p>
    <w:p w14:paraId="3DC70CF5" w14:textId="77777777" w:rsidR="00506D4A" w:rsidRDefault="00506D4A" w:rsidP="00506D4A">
      <w:pPr>
        <w:pStyle w:val="ThesisBody"/>
      </w:pPr>
    </w:p>
    <w:p w14:paraId="1848F457" w14:textId="77777777" w:rsidR="00506D4A" w:rsidRDefault="00506D4A" w:rsidP="00506D4A">
      <w:pPr>
        <w:pStyle w:val="TC-LA"/>
      </w:pPr>
    </w:p>
    <w:p w14:paraId="41D25F35"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7777777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p>
    <w:p w14:paraId="02E4BA3A" w14:textId="77777777"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p>
    <w:p w14:paraId="1BC9017D" w14:textId="77777777" w:rsidR="00402F89" w:rsidRDefault="00402F89" w:rsidP="008C74DB">
      <w:pPr>
        <w:pStyle w:val="ThesisBody"/>
        <w:tabs>
          <w:tab w:val="left" w:pos="720"/>
        </w:tabs>
        <w:contextualSpacing w:val="0"/>
        <w:rPr>
          <w:bCs/>
        </w:rPr>
      </w:pPr>
      <w:r>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5D7B23"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5D7B23"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77777777"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7777777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77777777"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7C30EED9" w14:textId="77777777"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7777777"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rsidR="00237DFE">
        <w:t>Fig 3.</w:t>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C65614" w:rsidRPr="00F61DF1" w:rsidRDefault="00C65614">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10CF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" fillcolor="white [3201]" stroked="f" strokeweight=".5pt">
                <v:textbox>
                  <w:txbxContent>
                    <w:p w14:paraId="4A6DFE18" w14:textId="77777777" w:rsidR="00C65614" w:rsidRPr="00F61DF1" w:rsidRDefault="00C65614">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B0F05F"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8423B3"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EF14F92"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9AED5A"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6FE6DD"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C65614" w:rsidRDefault="00C65614">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63FE8"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" fillcolor="white [3201]" stroked="f" strokeweight=".5pt">
                <v:textbox>
                  <w:txbxContent>
                    <w:p w14:paraId="075A5E17" w14:textId="77777777" w:rsidR="00C65614" w:rsidRDefault="00C65614">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C65614" w:rsidRDefault="00C65614">
                            <w:pPr>
                              <w:ind w:left="0"/>
                              <w:rPr>
                                <w:rFonts w:ascii="Times New Roman" w:hAnsi="Times New Roman" w:cs="Times New Roman"/>
                              </w:rPr>
                            </w:pPr>
                            <w:r>
                              <w:rPr>
                                <w:rFonts w:ascii="Times New Roman" w:hAnsi="Times New Roman" w:cs="Times New Roman"/>
                              </w:rPr>
                              <w:t>Opportunity</w:t>
                            </w:r>
                          </w:p>
                          <w:p w14:paraId="5F2B73FE" w14:textId="77777777" w:rsidR="00C65614" w:rsidRPr="00F61DF1" w:rsidRDefault="00C65614">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83E428"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" fillcolor="white [3201]" stroked="f" strokeweight=".5pt">
                <v:textbox>
                  <w:txbxContent>
                    <w:p w14:paraId="76F2E440" w14:textId="77777777" w:rsidR="00C65614" w:rsidRDefault="00C65614">
                      <w:pPr>
                        <w:ind w:left="0"/>
                        <w:rPr>
                          <w:rFonts w:ascii="Times New Roman" w:hAnsi="Times New Roman" w:cs="Times New Roman"/>
                        </w:rPr>
                      </w:pPr>
                      <w:r>
                        <w:rPr>
                          <w:rFonts w:ascii="Times New Roman" w:hAnsi="Times New Roman" w:cs="Times New Roman"/>
                        </w:rPr>
                        <w:t>Opportunity</w:t>
                      </w:r>
                    </w:p>
                    <w:p w14:paraId="5F2B73FE" w14:textId="77777777" w:rsidR="00C65614" w:rsidRPr="00F61DF1" w:rsidRDefault="00C65614">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w:lastRenderedPageBreak/>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C65614" w:rsidRDefault="00C65614">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C65614" w:rsidRPr="00F61DF1" w:rsidRDefault="00C65614">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4E1F"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" fillcolor="white [3201]" stroked="f" strokeweight=".5pt">
                <v:textbox>
                  <w:txbxContent>
                    <w:p w14:paraId="282A965C" w14:textId="77777777" w:rsidR="00C65614" w:rsidRDefault="00C65614">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C65614" w:rsidRPr="00F61DF1" w:rsidRDefault="00C65614">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C65614" w:rsidRPr="00F61DF1" w:rsidRDefault="00C65614">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BCD75"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" fillcolor="white [3201]" stroked="f" strokeweight=".5pt">
                <v:textbox>
                  <w:txbxContent>
                    <w:p w14:paraId="1C7A421A" w14:textId="77777777" w:rsidR="00C65614" w:rsidRPr="00F61DF1" w:rsidRDefault="00C65614">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12AE0116" w14:textId="77777777" w:rsidR="00506D4A"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5A0434"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77777777" w:rsidR="00831F37"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77777777" w:rsidR="0070373E" w:rsidRDefault="0070373E" w:rsidP="00DA5A8E">
      <w:pPr>
        <w:pStyle w:val="ThesisBody"/>
        <w:rPr>
          <w:rFonts w:asciiTheme="majorBidi" w:hAnsiTheme="majorBidi" w:cstheme="majorBidi"/>
        </w:rPr>
      </w:pPr>
      <w:r>
        <w:rPr>
          <w:rFonts w:asciiTheme="majorBidi" w:hAnsiTheme="majorBidi" w:cstheme="majorBidi"/>
        </w:rPr>
        <w:t>Where</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 xml:space="preserve">There are tests to determine which variables are of importance and which are redundant or duplicate.Phenomemon where the variables are scarce or have relationship which are not explicit to mathematical function in such scenarios uni-variate,bi-variate or multi-variate </w:t>
      </w:r>
      <w:r w:rsidR="00634D2E">
        <w:rPr>
          <w:bCs/>
        </w:rPr>
        <w:lastRenderedPageBreak/>
        <w:t xml:space="preserve">analysis is done to find hidden or implicit relationship.This technique called feature creation or feature engineering is of much importance in supervised machine learning area.Supervised learning has </w:t>
      </w:r>
      <w:r w:rsidR="00BD2C98">
        <w:rPr>
          <w:bCs/>
        </w:rPr>
        <w:t>two important components the learning phase and prediction phase.In learning model or mathematical function is tuned or trained are per training data.In prediction phase the learned model is used to make predictions on test data.These test and train data are part of 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20492822" w14:textId="77777777" w:rsidR="00BD2C98" w:rsidRDefault="00BD2C98" w:rsidP="00E6742E">
      <w:pPr>
        <w:pStyle w:val="ThesisBody"/>
        <w:tabs>
          <w:tab w:val="left" w:pos="720"/>
        </w:tabs>
        <w:contextualSpacing w:val="0"/>
        <w:rPr>
          <w:bCs/>
        </w:rPr>
      </w:pPr>
    </w:p>
    <w:p w14:paraId="3195521B" w14:textId="429C69C9" w:rsidR="00237DFE" w:rsidRDefault="002C11D7" w:rsidP="00E6742E">
      <w:pPr>
        <w:pStyle w:val="ThesisBody"/>
        <w:tabs>
          <w:tab w:val="left" w:pos="720"/>
        </w:tabs>
        <w:contextualSpacing w:val="0"/>
        <w:rPr>
          <w:bCs/>
        </w:rPr>
      </w:pPr>
      <w:r>
        <w:rPr>
          <w:bCs/>
        </w:rPr>
        <w:t>Fig.3:</w:t>
      </w:r>
      <w:r w:rsidR="00237DFE">
        <w:rPr>
          <w:bCs/>
        </w:rPr>
        <w:t>Supervised machine learning framework</w:t>
      </w:r>
    </w:p>
    <w:p w14:paraId="487BA0A9" w14:textId="77777777" w:rsidR="00237DFE" w:rsidRDefault="00237DFE" w:rsidP="00E6742E">
      <w:pPr>
        <w:pStyle w:val="ThesisBody"/>
        <w:tabs>
          <w:tab w:val="left" w:pos="720"/>
        </w:tabs>
        <w:contextualSpacing w:val="0"/>
        <w:rPr>
          <w:bCs/>
        </w:rPr>
      </w:pPr>
      <w:r>
        <w:rPr>
          <w:bCs/>
        </w:rPr>
        <w:t xml:space="preserve"> </w:t>
      </w:r>
    </w:p>
    <w:p w14:paraId="49CF5ED7" w14:textId="77777777" w:rsidR="006F36A1" w:rsidRDefault="00292EAD" w:rsidP="00E6742E">
      <w:pPr>
        <w:pStyle w:val="ThesisBody"/>
        <w:tabs>
          <w:tab w:val="left" w:pos="720"/>
        </w:tabs>
        <w:contextualSpacing w:val="0"/>
        <w:rPr>
          <w:bCs/>
        </w:rPr>
      </w:pPr>
      <w:r>
        <w:rPr>
          <w:bCs/>
          <w:noProof/>
          <w:lang w:val="en-US" w:eastAsia="en-US"/>
        </w:rPr>
        <w:drawing>
          <wp:inline distT="0" distB="0" distL="0" distR="0" wp14:anchorId="185D3684" wp14:editId="4B011E60">
            <wp:extent cx="5762625" cy="26098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 learning flow.png"/>
                    <pic:cNvPicPr/>
                  </pic:nvPicPr>
                  <pic:blipFill>
                    <a:blip r:embed="rId9">
                      <a:extLst>
                        <a:ext uri="{28A0092B-C50C-407E-A947-70E740481C1C}">
                          <a14:useLocalDpi xmlns:a14="http://schemas.microsoft.com/office/drawing/2010/main" val="0"/>
                        </a:ext>
                      </a:extLst>
                    </a:blip>
                    <a:stretch>
                      <a:fillRect/>
                    </a:stretch>
                  </pic:blipFill>
                  <pic:spPr>
                    <a:xfrm>
                      <a:off x="0" y="0"/>
                      <a:ext cx="5762625" cy="2609850"/>
                    </a:xfrm>
                    <a:prstGeom prst="rect">
                      <a:avLst/>
                    </a:prstGeom>
                  </pic:spPr>
                </pic:pic>
              </a:graphicData>
            </a:graphic>
          </wp:inline>
        </w:drawing>
      </w:r>
    </w:p>
    <w:p w14:paraId="7E33978E" w14:textId="77777777" w:rsidR="002C11D7" w:rsidRDefault="002C11D7" w:rsidP="00E6742E">
      <w:pPr>
        <w:pStyle w:val="ThesisBody"/>
        <w:tabs>
          <w:tab w:val="left" w:pos="720"/>
        </w:tabs>
        <w:contextualSpacing w:val="0"/>
        <w:rPr>
          <w:bCs/>
        </w:rPr>
      </w:pP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w:t>
      </w:r>
      <w:r w:rsidR="006012CD">
        <w:rPr>
          <w:bCs/>
        </w:rPr>
        <w:lastRenderedPageBreak/>
        <w:t xml:space="preserve">feature engineering depends on the </w:t>
      </w:r>
      <w:r w:rsidR="007573ED">
        <w:rPr>
          <w:bCs/>
        </w:rPr>
        <w:t>input constraints data of the 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45CB3465" w14:textId="05E42C6A" w:rsidR="008C744C" w:rsidRDefault="007D1423" w:rsidP="00237DFE">
      <w:pPr>
        <w:pStyle w:val="ThesisBody"/>
        <w:tabs>
          <w:tab w:val="left" w:pos="720"/>
        </w:tabs>
        <w:contextualSpacing w:val="0"/>
        <w:rPr>
          <w:bCs/>
        </w:rPr>
      </w:pPr>
      <w:r>
        <w:rPr>
          <w:bCs/>
        </w:rPr>
        <w:t>Fig 5:</w:t>
      </w:r>
      <w:r w:rsidR="008C744C">
        <w:rPr>
          <w:bCs/>
        </w:rPr>
        <w:t>Input Variable types and sub-types.</w:t>
      </w:r>
      <w:r w:rsidR="008C744C">
        <w:rPr>
          <w:bCs/>
        </w:rPr>
        <w:fldChar w:fldCharType="begin" w:fldLock="1"/>
      </w:r>
      <w:r w:rsidR="00E913E7">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sidR="008C744C">
        <w:rPr>
          <w:bCs/>
        </w:rPr>
        <w:fldChar w:fldCharType="separate"/>
      </w:r>
      <w:r w:rsidR="008C744C" w:rsidRPr="008C744C">
        <w:rPr>
          <w:bCs/>
          <w:noProof/>
        </w:rPr>
        <w:t xml:space="preserve">(Kumbure </w:t>
      </w:r>
      <w:r w:rsidR="008C744C" w:rsidRPr="008C744C">
        <w:rPr>
          <w:bCs/>
          <w:i/>
          <w:noProof/>
        </w:rPr>
        <w:t>et al.</w:t>
      </w:r>
      <w:r w:rsidR="008C744C" w:rsidRPr="008C744C">
        <w:rPr>
          <w:bCs/>
          <w:noProof/>
        </w:rPr>
        <w:t>, 2022)</w:t>
      </w:r>
      <w:r w:rsidR="008C744C">
        <w:rPr>
          <w:bCs/>
        </w:rPr>
        <w:fldChar w:fldCharType="end"/>
      </w: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0">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022AC443" w14:textId="77777777" w:rsidR="0069144B" w:rsidRDefault="0069144B" w:rsidP="0069144B">
      <w:pPr>
        <w:pStyle w:val="ThesisBody"/>
        <w:tabs>
          <w:tab w:val="left" w:pos="720"/>
        </w:tabs>
        <w:contextualSpacing w:val="0"/>
        <w:rPr>
          <w:bCs/>
        </w:rPr>
      </w:pPr>
    </w:p>
    <w:p w14:paraId="44C5DDF8" w14:textId="79DB5821" w:rsidR="008F34EA" w:rsidRDefault="008F34EA" w:rsidP="007D1423">
      <w:pPr>
        <w:pStyle w:val="ThesisBody"/>
        <w:tabs>
          <w:tab w:val="left" w:pos="720"/>
        </w:tabs>
        <w:spacing w:before="100" w:after="100"/>
        <w:contextualSpacing w:val="0"/>
        <w:rPr>
          <w:bCs/>
        </w:rPr>
      </w:pPr>
      <w:r>
        <w:rPr>
          <w:bCs/>
        </w:rPr>
        <w:t>Input data is of the form</w:t>
      </w:r>
      <w:r w:rsidR="001B0ED8">
        <w:rPr>
          <w:bCs/>
        </w:rPr>
        <w:t>:</w:t>
      </w:r>
    </w:p>
    <w:tbl>
      <w:tblPr>
        <w:tblW w:w="6140" w:type="dxa"/>
        <w:tblInd w:w="118" w:type="dxa"/>
        <w:tblLook w:val="04A0" w:firstRow="1" w:lastRow="0" w:firstColumn="1" w:lastColumn="0" w:noHBand="0" w:noVBand="1"/>
      </w:tblPr>
      <w:tblGrid>
        <w:gridCol w:w="1160"/>
        <w:gridCol w:w="700"/>
        <w:gridCol w:w="640"/>
        <w:gridCol w:w="583"/>
        <w:gridCol w:w="760"/>
        <w:gridCol w:w="1160"/>
        <w:gridCol w:w="1160"/>
      </w:tblGrid>
      <w:tr w:rsidR="001B0ED8" w:rsidRPr="001B0ED8" w14:paraId="001731F8" w14:textId="77777777" w:rsidTr="001B0ED8">
        <w:trPr>
          <w:trHeight w:val="288"/>
        </w:trPr>
        <w:tc>
          <w:tcPr>
            <w:tcW w:w="1160" w:type="dxa"/>
            <w:tcBorders>
              <w:top w:val="single" w:sz="8" w:space="0" w:color="auto"/>
              <w:left w:val="single" w:sz="8" w:space="0" w:color="auto"/>
              <w:bottom w:val="single" w:sz="8" w:space="0" w:color="auto"/>
              <w:right w:val="single" w:sz="8" w:space="0" w:color="auto"/>
            </w:tcBorders>
            <w:shd w:val="clear" w:color="000000" w:fill="33CCFF"/>
            <w:noWrap/>
            <w:vAlign w:val="center"/>
            <w:hideMark/>
          </w:tcPr>
          <w:p w14:paraId="6B5C9E99"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Dt.</w:t>
            </w:r>
          </w:p>
        </w:tc>
        <w:tc>
          <w:tcPr>
            <w:tcW w:w="700" w:type="dxa"/>
            <w:tcBorders>
              <w:top w:val="single" w:sz="8" w:space="0" w:color="auto"/>
              <w:left w:val="nil"/>
              <w:bottom w:val="single" w:sz="8" w:space="0" w:color="auto"/>
              <w:right w:val="single" w:sz="8" w:space="0" w:color="auto"/>
            </w:tcBorders>
            <w:shd w:val="clear" w:color="000000" w:fill="33CCFF"/>
            <w:noWrap/>
            <w:vAlign w:val="center"/>
            <w:hideMark/>
          </w:tcPr>
          <w:p w14:paraId="5B3D46D2"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Open</w:t>
            </w:r>
          </w:p>
        </w:tc>
        <w:tc>
          <w:tcPr>
            <w:tcW w:w="640" w:type="dxa"/>
            <w:tcBorders>
              <w:top w:val="single" w:sz="8" w:space="0" w:color="auto"/>
              <w:left w:val="nil"/>
              <w:bottom w:val="single" w:sz="8" w:space="0" w:color="auto"/>
              <w:right w:val="single" w:sz="8" w:space="0" w:color="auto"/>
            </w:tcBorders>
            <w:shd w:val="clear" w:color="000000" w:fill="33CCFF"/>
            <w:noWrap/>
            <w:vAlign w:val="center"/>
            <w:hideMark/>
          </w:tcPr>
          <w:p w14:paraId="58D2CE37"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High</w:t>
            </w:r>
          </w:p>
        </w:tc>
        <w:tc>
          <w:tcPr>
            <w:tcW w:w="560" w:type="dxa"/>
            <w:tcBorders>
              <w:top w:val="single" w:sz="8" w:space="0" w:color="auto"/>
              <w:left w:val="nil"/>
              <w:bottom w:val="single" w:sz="8" w:space="0" w:color="auto"/>
              <w:right w:val="single" w:sz="8" w:space="0" w:color="auto"/>
            </w:tcBorders>
            <w:shd w:val="clear" w:color="000000" w:fill="33CCFF"/>
            <w:noWrap/>
            <w:vAlign w:val="center"/>
            <w:hideMark/>
          </w:tcPr>
          <w:p w14:paraId="2A3DEB59"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Low</w:t>
            </w:r>
          </w:p>
        </w:tc>
        <w:tc>
          <w:tcPr>
            <w:tcW w:w="760" w:type="dxa"/>
            <w:tcBorders>
              <w:top w:val="single" w:sz="8" w:space="0" w:color="auto"/>
              <w:left w:val="nil"/>
              <w:bottom w:val="single" w:sz="8" w:space="0" w:color="auto"/>
              <w:right w:val="single" w:sz="8" w:space="0" w:color="auto"/>
            </w:tcBorders>
            <w:shd w:val="clear" w:color="000000" w:fill="33CCFF"/>
            <w:noWrap/>
            <w:vAlign w:val="center"/>
            <w:hideMark/>
          </w:tcPr>
          <w:p w14:paraId="247A873B"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Close</w:t>
            </w:r>
          </w:p>
        </w:tc>
        <w:tc>
          <w:tcPr>
            <w:tcW w:w="1160" w:type="dxa"/>
            <w:tcBorders>
              <w:top w:val="single" w:sz="8" w:space="0" w:color="auto"/>
              <w:left w:val="nil"/>
              <w:bottom w:val="single" w:sz="8" w:space="0" w:color="auto"/>
              <w:right w:val="single" w:sz="8" w:space="0" w:color="auto"/>
            </w:tcBorders>
            <w:shd w:val="clear" w:color="000000" w:fill="33CCFF"/>
            <w:noWrap/>
            <w:vAlign w:val="center"/>
            <w:hideMark/>
          </w:tcPr>
          <w:p w14:paraId="0BA2AA5E"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Adj Close</w:t>
            </w:r>
          </w:p>
        </w:tc>
        <w:tc>
          <w:tcPr>
            <w:tcW w:w="1160" w:type="dxa"/>
            <w:tcBorders>
              <w:top w:val="single" w:sz="8" w:space="0" w:color="auto"/>
              <w:left w:val="nil"/>
              <w:bottom w:val="single" w:sz="8" w:space="0" w:color="auto"/>
              <w:right w:val="single" w:sz="8" w:space="0" w:color="auto"/>
            </w:tcBorders>
            <w:shd w:val="clear" w:color="000000" w:fill="33CCFF"/>
            <w:noWrap/>
            <w:vAlign w:val="center"/>
            <w:hideMark/>
          </w:tcPr>
          <w:p w14:paraId="7A6E9A02"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Vol.</w:t>
            </w:r>
          </w:p>
        </w:tc>
      </w:tr>
      <w:tr w:rsidR="001B0ED8" w:rsidRPr="001B0ED8" w14:paraId="74FD22C8" w14:textId="77777777" w:rsidTr="001B0ED8">
        <w:trPr>
          <w:trHeight w:val="288"/>
        </w:trPr>
        <w:tc>
          <w:tcPr>
            <w:tcW w:w="1160" w:type="dxa"/>
            <w:tcBorders>
              <w:top w:val="nil"/>
              <w:left w:val="single" w:sz="8" w:space="0" w:color="auto"/>
              <w:bottom w:val="single" w:sz="8" w:space="0" w:color="auto"/>
              <w:right w:val="single" w:sz="8" w:space="0" w:color="auto"/>
            </w:tcBorders>
            <w:shd w:val="clear" w:color="auto" w:fill="auto"/>
            <w:noWrap/>
            <w:vAlign w:val="center"/>
            <w:hideMark/>
          </w:tcPr>
          <w:p w14:paraId="14E4B8A9"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01-01-20</w:t>
            </w:r>
          </w:p>
        </w:tc>
        <w:tc>
          <w:tcPr>
            <w:tcW w:w="700" w:type="dxa"/>
            <w:tcBorders>
              <w:top w:val="nil"/>
              <w:left w:val="nil"/>
              <w:bottom w:val="single" w:sz="8" w:space="0" w:color="auto"/>
              <w:right w:val="single" w:sz="8" w:space="0" w:color="auto"/>
            </w:tcBorders>
            <w:shd w:val="clear" w:color="auto" w:fill="auto"/>
            <w:noWrap/>
            <w:vAlign w:val="center"/>
            <w:hideMark/>
          </w:tcPr>
          <w:p w14:paraId="258CDC67"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21</w:t>
            </w:r>
          </w:p>
        </w:tc>
        <w:tc>
          <w:tcPr>
            <w:tcW w:w="640" w:type="dxa"/>
            <w:tcBorders>
              <w:top w:val="nil"/>
              <w:left w:val="nil"/>
              <w:bottom w:val="single" w:sz="8" w:space="0" w:color="auto"/>
              <w:right w:val="single" w:sz="8" w:space="0" w:color="auto"/>
            </w:tcBorders>
            <w:shd w:val="clear" w:color="auto" w:fill="auto"/>
            <w:noWrap/>
            <w:vAlign w:val="center"/>
            <w:hideMark/>
          </w:tcPr>
          <w:p w14:paraId="27F0149C"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22</w:t>
            </w:r>
          </w:p>
        </w:tc>
        <w:tc>
          <w:tcPr>
            <w:tcW w:w="560" w:type="dxa"/>
            <w:tcBorders>
              <w:top w:val="nil"/>
              <w:left w:val="nil"/>
              <w:bottom w:val="single" w:sz="8" w:space="0" w:color="auto"/>
              <w:right w:val="single" w:sz="8" w:space="0" w:color="auto"/>
            </w:tcBorders>
            <w:shd w:val="clear" w:color="auto" w:fill="auto"/>
            <w:noWrap/>
            <w:vAlign w:val="center"/>
            <w:hideMark/>
          </w:tcPr>
          <w:p w14:paraId="405366FC"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20</w:t>
            </w:r>
          </w:p>
        </w:tc>
        <w:tc>
          <w:tcPr>
            <w:tcW w:w="760" w:type="dxa"/>
            <w:tcBorders>
              <w:top w:val="nil"/>
              <w:left w:val="nil"/>
              <w:bottom w:val="single" w:sz="8" w:space="0" w:color="auto"/>
              <w:right w:val="single" w:sz="8" w:space="0" w:color="auto"/>
            </w:tcBorders>
            <w:shd w:val="clear" w:color="auto" w:fill="auto"/>
            <w:noWrap/>
            <w:vAlign w:val="center"/>
            <w:hideMark/>
          </w:tcPr>
          <w:p w14:paraId="5AA2A1DE"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20</w:t>
            </w:r>
          </w:p>
        </w:tc>
        <w:tc>
          <w:tcPr>
            <w:tcW w:w="1160" w:type="dxa"/>
            <w:tcBorders>
              <w:top w:val="nil"/>
              <w:left w:val="nil"/>
              <w:bottom w:val="single" w:sz="8" w:space="0" w:color="auto"/>
              <w:right w:val="single" w:sz="8" w:space="0" w:color="auto"/>
            </w:tcBorders>
            <w:shd w:val="clear" w:color="auto" w:fill="auto"/>
            <w:noWrap/>
            <w:vAlign w:val="center"/>
            <w:hideMark/>
          </w:tcPr>
          <w:p w14:paraId="2C28B710"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20</w:t>
            </w:r>
          </w:p>
        </w:tc>
        <w:tc>
          <w:tcPr>
            <w:tcW w:w="1160" w:type="dxa"/>
            <w:tcBorders>
              <w:top w:val="nil"/>
              <w:left w:val="nil"/>
              <w:bottom w:val="single" w:sz="8" w:space="0" w:color="auto"/>
              <w:right w:val="single" w:sz="8" w:space="0" w:color="auto"/>
            </w:tcBorders>
            <w:shd w:val="clear" w:color="auto" w:fill="auto"/>
            <w:noWrap/>
            <w:vAlign w:val="center"/>
            <w:hideMark/>
          </w:tcPr>
          <w:p w14:paraId="3103AC7E"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538</w:t>
            </w:r>
          </w:p>
        </w:tc>
      </w:tr>
      <w:tr w:rsidR="001B0ED8" w:rsidRPr="001B0ED8" w14:paraId="192C591B" w14:textId="77777777" w:rsidTr="001B0ED8">
        <w:trPr>
          <w:trHeight w:val="288"/>
        </w:trPr>
        <w:tc>
          <w:tcPr>
            <w:tcW w:w="1160" w:type="dxa"/>
            <w:tcBorders>
              <w:top w:val="nil"/>
              <w:left w:val="single" w:sz="8" w:space="0" w:color="auto"/>
              <w:bottom w:val="single" w:sz="8" w:space="0" w:color="auto"/>
              <w:right w:val="single" w:sz="8" w:space="0" w:color="auto"/>
            </w:tcBorders>
            <w:shd w:val="clear" w:color="auto" w:fill="auto"/>
            <w:noWrap/>
            <w:vAlign w:val="center"/>
            <w:hideMark/>
          </w:tcPr>
          <w:p w14:paraId="2E2C37A9"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01-01-20</w:t>
            </w:r>
          </w:p>
        </w:tc>
        <w:tc>
          <w:tcPr>
            <w:tcW w:w="700" w:type="dxa"/>
            <w:tcBorders>
              <w:top w:val="nil"/>
              <w:left w:val="nil"/>
              <w:bottom w:val="single" w:sz="8" w:space="0" w:color="auto"/>
              <w:right w:val="single" w:sz="8" w:space="0" w:color="auto"/>
            </w:tcBorders>
            <w:shd w:val="clear" w:color="auto" w:fill="auto"/>
            <w:noWrap/>
            <w:vAlign w:val="center"/>
            <w:hideMark/>
          </w:tcPr>
          <w:p w14:paraId="71602289"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20</w:t>
            </w:r>
          </w:p>
        </w:tc>
        <w:tc>
          <w:tcPr>
            <w:tcW w:w="640" w:type="dxa"/>
            <w:tcBorders>
              <w:top w:val="nil"/>
              <w:left w:val="nil"/>
              <w:bottom w:val="single" w:sz="8" w:space="0" w:color="auto"/>
              <w:right w:val="single" w:sz="8" w:space="0" w:color="auto"/>
            </w:tcBorders>
            <w:shd w:val="clear" w:color="auto" w:fill="auto"/>
            <w:noWrap/>
            <w:vAlign w:val="center"/>
            <w:hideMark/>
          </w:tcPr>
          <w:p w14:paraId="1019E14D"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21</w:t>
            </w:r>
          </w:p>
        </w:tc>
        <w:tc>
          <w:tcPr>
            <w:tcW w:w="560" w:type="dxa"/>
            <w:tcBorders>
              <w:top w:val="nil"/>
              <w:left w:val="nil"/>
              <w:bottom w:val="single" w:sz="8" w:space="0" w:color="auto"/>
              <w:right w:val="single" w:sz="8" w:space="0" w:color="auto"/>
            </w:tcBorders>
            <w:shd w:val="clear" w:color="auto" w:fill="auto"/>
            <w:noWrap/>
            <w:vAlign w:val="center"/>
            <w:hideMark/>
          </w:tcPr>
          <w:p w14:paraId="4BE50071"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19</w:t>
            </w:r>
          </w:p>
        </w:tc>
        <w:tc>
          <w:tcPr>
            <w:tcW w:w="760" w:type="dxa"/>
            <w:tcBorders>
              <w:top w:val="nil"/>
              <w:left w:val="nil"/>
              <w:bottom w:val="single" w:sz="8" w:space="0" w:color="auto"/>
              <w:right w:val="single" w:sz="8" w:space="0" w:color="auto"/>
            </w:tcBorders>
            <w:shd w:val="clear" w:color="auto" w:fill="auto"/>
            <w:noWrap/>
            <w:vAlign w:val="center"/>
            <w:hideMark/>
          </w:tcPr>
          <w:p w14:paraId="2B4ED51B"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19</w:t>
            </w:r>
          </w:p>
        </w:tc>
        <w:tc>
          <w:tcPr>
            <w:tcW w:w="1160" w:type="dxa"/>
            <w:tcBorders>
              <w:top w:val="nil"/>
              <w:left w:val="nil"/>
              <w:bottom w:val="single" w:sz="8" w:space="0" w:color="auto"/>
              <w:right w:val="single" w:sz="8" w:space="0" w:color="auto"/>
            </w:tcBorders>
            <w:shd w:val="clear" w:color="auto" w:fill="auto"/>
            <w:noWrap/>
            <w:vAlign w:val="center"/>
            <w:hideMark/>
          </w:tcPr>
          <w:p w14:paraId="0A522F6C"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119</w:t>
            </w:r>
          </w:p>
        </w:tc>
        <w:tc>
          <w:tcPr>
            <w:tcW w:w="1160" w:type="dxa"/>
            <w:tcBorders>
              <w:top w:val="nil"/>
              <w:left w:val="nil"/>
              <w:bottom w:val="single" w:sz="8" w:space="0" w:color="auto"/>
              <w:right w:val="single" w:sz="8" w:space="0" w:color="auto"/>
            </w:tcBorders>
            <w:shd w:val="clear" w:color="auto" w:fill="auto"/>
            <w:noWrap/>
            <w:vAlign w:val="center"/>
            <w:hideMark/>
          </w:tcPr>
          <w:p w14:paraId="0DF20812" w14:textId="77777777" w:rsidR="001B0ED8" w:rsidRPr="001B0ED8" w:rsidRDefault="001B0ED8" w:rsidP="001B0ED8">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1B0ED8">
              <w:rPr>
                <w:rFonts w:ascii="Times New Roman" w:hAnsi="Times New Roman" w:cs="Times New Roman"/>
                <w:color w:val="000000"/>
                <w:lang w:val="en-IN" w:eastAsia="en-US"/>
              </w:rPr>
              <w:t>771</w:t>
            </w:r>
          </w:p>
        </w:tc>
      </w:tr>
    </w:tbl>
    <w:p w14:paraId="6ED0F474" w14:textId="77777777" w:rsidR="001B0ED8" w:rsidRDefault="001B0ED8" w:rsidP="007D1423">
      <w:pPr>
        <w:pStyle w:val="ThesisBody"/>
        <w:tabs>
          <w:tab w:val="left" w:pos="720"/>
        </w:tabs>
        <w:spacing w:before="100" w:after="100"/>
        <w:contextualSpacing w:val="0"/>
        <w:rPr>
          <w:bCs/>
        </w:rPr>
      </w:pPr>
    </w:p>
    <w:p w14:paraId="1EEB8861" w14:textId="596ED17A" w:rsidR="001B0ED8" w:rsidRDefault="001B0ED8" w:rsidP="007D1423">
      <w:pPr>
        <w:pStyle w:val="ThesisBody"/>
        <w:tabs>
          <w:tab w:val="left" w:pos="720"/>
        </w:tabs>
        <w:spacing w:before="100" w:after="100"/>
        <w:contextualSpacing w:val="0"/>
        <w:rPr>
          <w:bCs/>
        </w:rPr>
      </w:pPr>
      <w:r>
        <w:rPr>
          <w:bCs/>
        </w:rPr>
        <w:lastRenderedPageBreak/>
        <w:t>Input data attributes:</w:t>
      </w:r>
    </w:p>
    <w:tbl>
      <w:tblPr>
        <w:tblStyle w:val="TableGrid"/>
        <w:tblW w:w="9085" w:type="dxa"/>
        <w:tblLook w:val="04A0" w:firstRow="1" w:lastRow="0" w:firstColumn="1" w:lastColumn="0" w:noHBand="0" w:noVBand="1"/>
      </w:tblPr>
      <w:tblGrid>
        <w:gridCol w:w="2480"/>
        <w:gridCol w:w="6605"/>
      </w:tblGrid>
      <w:tr w:rsidR="001B0ED8" w:rsidRPr="00CA481C" w14:paraId="7C497319" w14:textId="77777777" w:rsidTr="001F6A0B">
        <w:trPr>
          <w:trHeight w:val="315"/>
        </w:trPr>
        <w:tc>
          <w:tcPr>
            <w:tcW w:w="2480" w:type="dxa"/>
            <w:noWrap/>
            <w:hideMark/>
          </w:tcPr>
          <w:p w14:paraId="271AE337"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605" w:type="dxa"/>
            <w:noWrap/>
            <w:hideMark/>
          </w:tcPr>
          <w:p w14:paraId="4D8B83BB"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1B0ED8" w:rsidRPr="00CA481C" w14:paraId="3400C367" w14:textId="77777777" w:rsidTr="001F6A0B">
        <w:trPr>
          <w:trHeight w:val="315"/>
        </w:trPr>
        <w:tc>
          <w:tcPr>
            <w:tcW w:w="2480" w:type="dxa"/>
            <w:noWrap/>
            <w:hideMark/>
          </w:tcPr>
          <w:p w14:paraId="28D181F1"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Date</w:t>
            </w:r>
          </w:p>
        </w:tc>
        <w:tc>
          <w:tcPr>
            <w:tcW w:w="6605" w:type="dxa"/>
            <w:noWrap/>
            <w:hideMark/>
          </w:tcPr>
          <w:p w14:paraId="0872B7C5"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1B0ED8" w:rsidRPr="00CA481C" w14:paraId="74069161" w14:textId="77777777" w:rsidTr="001F6A0B">
        <w:trPr>
          <w:trHeight w:val="315"/>
        </w:trPr>
        <w:tc>
          <w:tcPr>
            <w:tcW w:w="2480" w:type="dxa"/>
            <w:noWrap/>
            <w:hideMark/>
          </w:tcPr>
          <w:p w14:paraId="1C552129"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Open</w:t>
            </w:r>
          </w:p>
        </w:tc>
        <w:tc>
          <w:tcPr>
            <w:tcW w:w="6605" w:type="dxa"/>
            <w:noWrap/>
            <w:hideMark/>
          </w:tcPr>
          <w:p w14:paraId="08E5D41A"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1B0ED8" w:rsidRPr="00CA481C" w14:paraId="2F826CFC" w14:textId="77777777" w:rsidTr="001F6A0B">
        <w:trPr>
          <w:trHeight w:val="315"/>
        </w:trPr>
        <w:tc>
          <w:tcPr>
            <w:tcW w:w="2480" w:type="dxa"/>
            <w:noWrap/>
            <w:hideMark/>
          </w:tcPr>
          <w:p w14:paraId="3B042F53"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High</w:t>
            </w:r>
          </w:p>
        </w:tc>
        <w:tc>
          <w:tcPr>
            <w:tcW w:w="6605" w:type="dxa"/>
            <w:noWrap/>
            <w:hideMark/>
          </w:tcPr>
          <w:p w14:paraId="2A984B03"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1B0ED8" w:rsidRPr="00CA481C" w14:paraId="6C188381" w14:textId="77777777" w:rsidTr="001F6A0B">
        <w:trPr>
          <w:trHeight w:val="315"/>
        </w:trPr>
        <w:tc>
          <w:tcPr>
            <w:tcW w:w="2480" w:type="dxa"/>
            <w:noWrap/>
            <w:hideMark/>
          </w:tcPr>
          <w:p w14:paraId="399BD08C"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Low</w:t>
            </w:r>
          </w:p>
        </w:tc>
        <w:tc>
          <w:tcPr>
            <w:tcW w:w="6605" w:type="dxa"/>
            <w:noWrap/>
            <w:hideMark/>
          </w:tcPr>
          <w:p w14:paraId="299C4BE6"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1B0ED8" w:rsidRPr="00CA481C" w14:paraId="2B75D271" w14:textId="77777777" w:rsidTr="001F6A0B">
        <w:trPr>
          <w:trHeight w:val="315"/>
        </w:trPr>
        <w:tc>
          <w:tcPr>
            <w:tcW w:w="2480" w:type="dxa"/>
            <w:noWrap/>
            <w:hideMark/>
          </w:tcPr>
          <w:p w14:paraId="0379DA9D"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Close</w:t>
            </w:r>
          </w:p>
        </w:tc>
        <w:tc>
          <w:tcPr>
            <w:tcW w:w="6605" w:type="dxa"/>
            <w:noWrap/>
            <w:hideMark/>
          </w:tcPr>
          <w:p w14:paraId="74C45821"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1B0ED8" w:rsidRPr="00CA481C" w14:paraId="67E19A0F" w14:textId="77777777" w:rsidTr="001F6A0B">
        <w:trPr>
          <w:trHeight w:val="1575"/>
        </w:trPr>
        <w:tc>
          <w:tcPr>
            <w:tcW w:w="2480" w:type="dxa"/>
            <w:noWrap/>
            <w:hideMark/>
          </w:tcPr>
          <w:p w14:paraId="6216F49E"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Adj Close</w:t>
            </w:r>
          </w:p>
        </w:tc>
        <w:tc>
          <w:tcPr>
            <w:tcW w:w="6605" w:type="dxa"/>
            <w:hideMark/>
          </w:tcPr>
          <w:p w14:paraId="25B33AC0"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Center for Research in Security Prices (CRSP) standards</w:t>
            </w:r>
          </w:p>
        </w:tc>
      </w:tr>
      <w:tr w:rsidR="001B0ED8" w:rsidRPr="00CA481C" w14:paraId="182E4BE2" w14:textId="77777777" w:rsidTr="001F6A0B">
        <w:trPr>
          <w:trHeight w:val="630"/>
        </w:trPr>
        <w:tc>
          <w:tcPr>
            <w:tcW w:w="2480" w:type="dxa"/>
            <w:noWrap/>
            <w:hideMark/>
          </w:tcPr>
          <w:p w14:paraId="54E02822"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605" w:type="dxa"/>
            <w:hideMark/>
          </w:tcPr>
          <w:p w14:paraId="367095C4" w14:textId="77777777" w:rsidR="001B0ED8" w:rsidRPr="00CA481C" w:rsidRDefault="001B0ED8" w:rsidP="001F6A0B">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14:paraId="4000DD1F" w14:textId="77777777" w:rsidR="001B0ED8" w:rsidRDefault="001B0ED8" w:rsidP="007D1423">
      <w:pPr>
        <w:pStyle w:val="ThesisBody"/>
        <w:tabs>
          <w:tab w:val="left" w:pos="720"/>
        </w:tabs>
        <w:spacing w:before="100" w:after="100"/>
        <w:contextualSpacing w:val="0"/>
        <w:rPr>
          <w:bCs/>
        </w:rPr>
      </w:pPr>
    </w:p>
    <w:p w14:paraId="3DB7E9A6" w14:textId="78390EFC" w:rsidR="0069144B" w:rsidRDefault="0069144B" w:rsidP="007D1423">
      <w:pPr>
        <w:pStyle w:val="ThesisBody"/>
        <w:tabs>
          <w:tab w:val="left" w:pos="720"/>
        </w:tabs>
        <w:spacing w:before="100" w:after="100"/>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7D1423">
      <w:pPr>
        <w:pStyle w:val="ThesisBody"/>
        <w:tabs>
          <w:tab w:val="left" w:pos="720"/>
        </w:tabs>
        <w:spacing w:before="100" w:after="100"/>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77777777"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0EACD4"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t>RSI is another popular technical indicator.</w:t>
      </w:r>
      <w:r w:rsidR="00FB6AD5">
        <w:rPr>
          <w:bCs/>
        </w:rPr>
        <w:t xml:space="preserve">It is a momentum indicator that indicates the </w:t>
      </w:r>
      <w:r w:rsidR="00C01968">
        <w:rPr>
          <w:bCs/>
        </w:rPr>
        <w:t>intrinsic strength of the stock.</w:t>
      </w:r>
    </w:p>
    <w:p w14:paraId="5FE7CAF8" w14:textId="53E20DE7"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p>
    <w:p w14:paraId="5A628819" w14:textId="77777777"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p>
    <w:p w14:paraId="681F1186" w14:textId="77777777" w:rsidR="00797074" w:rsidRDefault="00C01968" w:rsidP="0069144B">
      <w:pPr>
        <w:pStyle w:val="ThesisBody"/>
        <w:tabs>
          <w:tab w:val="left" w:pos="720"/>
        </w:tabs>
        <w:contextualSpacing w:val="0"/>
        <w:rPr>
          <w:bCs/>
        </w:rPr>
      </w:pPr>
      <w:r>
        <w:rPr>
          <w:bCs/>
        </w:rPr>
        <w:t xml:space="preserve"> Where RS is the relative strength.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7D1423">
      <w:pPr>
        <w:pStyle w:val="ThesisBody"/>
        <w:tabs>
          <w:tab w:val="left" w:pos="720"/>
        </w:tabs>
        <w:spacing w:before="100" w:after="100"/>
        <w:contextualSpacing w:val="0"/>
        <w:rPr>
          <w:bCs/>
        </w:rPr>
      </w:pPr>
      <w:r>
        <w:rPr>
          <w:bCs/>
        </w:rPr>
        <w:lastRenderedPageBreak/>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7F6C5A32" w:rsidR="006E7AB0" w:rsidRDefault="00D63808" w:rsidP="007D1423">
      <w:pPr>
        <w:pStyle w:val="ThesisBody"/>
        <w:tabs>
          <w:tab w:val="left" w:pos="720"/>
        </w:tabs>
        <w:spacing w:before="100" w:after="100"/>
        <w:contextualSpacing w:val="0"/>
        <w:rPr>
          <w:bCs/>
        </w:rPr>
      </w:pPr>
      <w:r>
        <w:rPr>
          <w:bCs/>
        </w:rPr>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The models used in the study are advanced Boosting or ensemble algorithms. Such algorithms have a characteristic of having multiple hyperparameters.Hyperparamters are arguments that get supplied mostly manually by model developers.To find parameters that lead to best performance a process of hyperparamter tuning is carried out.Their are multiple hyperparameter tuning techniques like random search,Bayesian optimization,Evolutionary optimization,Grid search etc.Grid search was used for hyperparam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3.5.1       eXtreme Gradient Boosting(XGBoost)</w:t>
      </w:r>
    </w:p>
    <w:p w14:paraId="1862732C" w14:textId="18639067" w:rsidR="009C550D" w:rsidRDefault="009C550D" w:rsidP="007D1423">
      <w:pPr>
        <w:pStyle w:val="ThesisBody"/>
        <w:tabs>
          <w:tab w:val="left" w:pos="720"/>
        </w:tabs>
        <w:spacing w:before="100" w:after="100"/>
        <w:contextualSpacing w:val="0"/>
        <w:rPr>
          <w:color w:val="000000"/>
        </w:rPr>
      </w:pPr>
      <w:r w:rsidRPr="00D63808">
        <w:rPr>
          <w:bCs/>
        </w:rPr>
        <w:t>XG</w:t>
      </w:r>
      <w:r>
        <w:rPr>
          <w:bCs/>
        </w:rPr>
        <w:t>B</w:t>
      </w:r>
      <w:r w:rsidRPr="00D63808">
        <w:rPr>
          <w:bCs/>
        </w:rPr>
        <w:t xml:space="preserve">oost </w:t>
      </w:r>
      <w:r>
        <w:rPr>
          <w:bCs/>
        </w:rPr>
        <w:t>is tree Boosting Algorithm that has high computational efficiency and low complexity.XGBoost has proven been on leaderboard of various computational challenges due</w:t>
      </w:r>
      <w:r w:rsidR="00AD22A2">
        <w:rPr>
          <w:bCs/>
        </w:rPr>
        <w:t xml:space="preserve"> to its high accuracy.Multiple c</w:t>
      </w:r>
      <w:r>
        <w:rPr>
          <w:bCs/>
        </w:rPr>
        <w:t>las</w:t>
      </w:r>
      <w:r w:rsidR="00AD22A2">
        <w:rPr>
          <w:bCs/>
        </w:rPr>
        <w:t>sification and regression t</w:t>
      </w:r>
      <w:r>
        <w:rPr>
          <w:bCs/>
        </w:rPr>
        <w: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tweedie loss for zero-inflated positive distributions</w:t>
      </w:r>
      <w:r w:rsidR="00A15C90">
        <w:rPr>
          <w:color w:val="000000"/>
        </w:rPr>
        <w:t>,for right skewed positive distributions gamma loss function could be used,poisson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7D1423">
      <w:pPr>
        <w:pStyle w:val="ThesisBody"/>
        <w:tabs>
          <w:tab w:val="left" w:pos="720"/>
        </w:tabs>
        <w:spacing w:before="100" w:after="100"/>
        <w:contextualSpacing w:val="0"/>
        <w:rPr>
          <w:bCs/>
        </w:rPr>
      </w:pPr>
      <w:r w:rsidRPr="009B41C6">
        <w:rPr>
          <w:bCs/>
        </w:rPr>
        <w:lastRenderedPageBreak/>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trees.</w:t>
      </w:r>
      <w:r w:rsidR="006A33EF">
        <w:rPr>
          <w:bCs/>
        </w:rPr>
        <w:t>These “N” features is one important parameter of this algorithm that can be configured.</w:t>
      </w:r>
      <w:r w:rsidR="00D370EF">
        <w:rPr>
          <w:bCs/>
        </w:rPr>
        <w:t>This leads to generalised model that performs well on unseen data.</w:t>
      </w:r>
      <w:r w:rsidR="006A33EF">
        <w:rPr>
          <w:bCs/>
        </w:rPr>
        <w:t>Power of parallel computing is also an advantage and model accuracy is high.Another important additional feature is that of “ExtraTrees” model which increases the randomness in splits.</w:t>
      </w:r>
      <w:r w:rsidR="003B2740">
        <w:rPr>
          <w:bCs/>
        </w:rPr>
        <w:t>As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dataset as they have a capability of finding a point from where overfitting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B11134" w:rsidR="00DB0C01" w:rsidRDefault="00DB0C01" w:rsidP="00DB0C01">
      <w:pPr>
        <w:pStyle w:val="ThesisBody"/>
        <w:tabs>
          <w:tab w:val="left" w:pos="720"/>
        </w:tabs>
        <w:contextualSpacing w:val="0"/>
        <w:rPr>
          <w:b/>
          <w:bCs/>
        </w:rPr>
      </w:pPr>
      <w:r>
        <w:rPr>
          <w:b/>
          <w:bCs/>
        </w:rPr>
        <w:t xml:space="preserve">3.5.4       </w:t>
      </w:r>
      <w:r w:rsidR="00D44024">
        <w:rPr>
          <w:b/>
          <w:bCs/>
        </w:rPr>
        <w:t>Eureqa Generalised Additive model</w:t>
      </w:r>
    </w:p>
    <w:p w14:paraId="43EDB15C" w14:textId="5293CAA9" w:rsidR="00D44024" w:rsidRDefault="00D44024" w:rsidP="007D1423">
      <w:pPr>
        <w:pStyle w:val="ThesisBody"/>
        <w:tabs>
          <w:tab w:val="left" w:pos="720"/>
        </w:tabs>
        <w:spacing w:before="100" w:after="100"/>
        <w:contextualSpacing w:val="0"/>
      </w:pPr>
      <w:r w:rsidRPr="00D44024">
        <w:t>Eureqa</w:t>
      </w:r>
      <w:r>
        <w:t xml:space="preserve"> model is a surrogate model it uses Eureqa’s engine to approximate GBM predictions.</w:t>
      </w:r>
    </w:p>
    <w:p w14:paraId="69844204" w14:textId="37C7364E" w:rsidR="006D5438" w:rsidRDefault="00D44024" w:rsidP="007D1423">
      <w:pPr>
        <w:pStyle w:val="ThesisBody"/>
        <w:tabs>
          <w:tab w:val="left" w:pos="720"/>
        </w:tabs>
        <w:spacing w:before="100" w:after="100"/>
        <w:contextualSpacing w:val="0"/>
        <w:rPr>
          <w:b/>
          <w:bCs/>
          <w:u w:val="single"/>
        </w:rPr>
      </w:pPr>
      <w:r>
        <w:t xml:space="preserve">Eureqa models are AI-powered proprietary models of Datarobot that leverages </w:t>
      </w:r>
      <w:r w:rsidR="00822681">
        <w:t>automated evolutionary algorithm</w:t>
      </w:r>
      <w:r w:rsidR="000522CC">
        <w:t>.Model is explainable in a sense that models are represented in form of mathematical equations.</w:t>
      </w:r>
      <w:r w:rsidR="009B1A5F">
        <w:t>Eurqa models have concept of expressions that are human readable mathematical equations that highlight relationship between features.Building blocks are mathematical operators within those symbols.These are advanced tuning parameters that can impact model evolution</w:t>
      </w:r>
      <w:r w:rsidR="006D5438">
        <w:t xml:space="preserve"> and have an impact of model complexity with a related metric of complexity score.The hyperparameters of this model are permutation combination of building blocks and surrogate hyperparameters of XGBoost.</w:t>
      </w:r>
    </w:p>
    <w:p w14:paraId="5C2905F0" w14:textId="77777777" w:rsidR="003F6AEE" w:rsidRDefault="003F6AEE" w:rsidP="006D5438">
      <w:pPr>
        <w:pStyle w:val="ThesisBody"/>
        <w:tabs>
          <w:tab w:val="left" w:pos="720"/>
        </w:tabs>
        <w:contextualSpacing w:val="0"/>
      </w:pPr>
    </w:p>
    <w:p w14:paraId="42BC0A8F" w14:textId="3356D483" w:rsidR="00E242D0" w:rsidRDefault="006D5438" w:rsidP="00E242D0">
      <w:pPr>
        <w:pStyle w:val="ThesisBody"/>
        <w:tabs>
          <w:tab w:val="left" w:pos="720"/>
        </w:tabs>
        <w:contextualSpacing w:val="0"/>
        <w:rPr>
          <w:b/>
          <w:bCs/>
        </w:rPr>
      </w:pPr>
      <w:r>
        <w:rPr>
          <w:b/>
          <w:bCs/>
        </w:rPr>
        <w:t>3.5.5        Elastic net Regressor</w:t>
      </w:r>
    </w:p>
    <w:p w14:paraId="252367D4" w14:textId="38254589" w:rsidR="00E242D0" w:rsidRDefault="00E242D0" w:rsidP="00E242D0">
      <w:pPr>
        <w:pStyle w:val="ThesisBody"/>
        <w:tabs>
          <w:tab w:val="left" w:pos="720"/>
        </w:tabs>
        <w:contextualSpacing w:val="0"/>
      </w:pPr>
      <w:r w:rsidRPr="00E242D0">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sparse models where only some weights are finite.Elastic net model allows the dependent variable to have error distributions that </w:t>
      </w:r>
      <w:r w:rsidR="00DA475B">
        <w:t>are different from</w:t>
      </w:r>
      <w:r w:rsidR="000158F7">
        <w:t xml:space="preserve"> normal like </w:t>
      </w:r>
      <w:r w:rsidR="00DA475B">
        <w:t>poisson,gamma etc.</w:t>
      </w:r>
    </w:p>
    <w:p w14:paraId="0E9CA5B1" w14:textId="6D2F738A" w:rsidR="00DA475B" w:rsidRDefault="000E06F9" w:rsidP="00DA475B">
      <w:pPr>
        <w:pStyle w:val="ThesisBody"/>
        <w:tabs>
          <w:tab w:val="left" w:pos="720"/>
        </w:tabs>
        <w:contextualSpacing w:val="0"/>
        <w:rPr>
          <w:b/>
          <w:bCs/>
        </w:rPr>
      </w:pPr>
      <w:r>
        <w:rPr>
          <w:b/>
          <w:bCs/>
        </w:rPr>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28F0B0D2" w14:textId="4B6D7AFF" w:rsidR="00A01B9D" w:rsidRDefault="00A01B9D" w:rsidP="00E242D0">
      <w:pPr>
        <w:pStyle w:val="ThesisBody"/>
        <w:tabs>
          <w:tab w:val="left" w:pos="720"/>
        </w:tabs>
        <w:contextualSpacing w:val="0"/>
      </w:pPr>
      <w:r>
        <w:t>Fig 6</w:t>
      </w:r>
      <w:r w:rsidR="005124CC">
        <w:t>:</w:t>
      </w:r>
      <w:r>
        <w:t>Data split framework</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00AAC10C" w14:textId="77777777" w:rsidR="00DA475B" w:rsidRDefault="00DA475B" w:rsidP="00E242D0">
      <w:pPr>
        <w:pStyle w:val="ThesisBody"/>
        <w:tabs>
          <w:tab w:val="left" w:pos="720"/>
        </w:tabs>
        <w:contextualSpacing w:val="0"/>
      </w:pPr>
    </w:p>
    <w:p w14:paraId="7BB4A470" w14:textId="77777777" w:rsidR="00E242D0" w:rsidRPr="00E242D0" w:rsidRDefault="00E242D0"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lastRenderedPageBreak/>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5702CB8C" w:rsidR="003051CB" w:rsidRDefault="00406F39" w:rsidP="003051CB">
      <w:pPr>
        <w:pStyle w:val="ThesisBody"/>
        <w:tabs>
          <w:tab w:val="left" w:pos="720"/>
        </w:tabs>
        <w:contextualSpacing w:val="0"/>
      </w:pPr>
      <w:r>
        <w:t xml:space="preserve">Sharpe ratio in generic terms measure the risk and reward of a </w:t>
      </w:r>
      <w:r w:rsidR="008B5AA0">
        <w:t>portfolio. Its</w:t>
      </w:r>
      <w:r>
        <w:t xml:space="preserve"> formula can be expressed as:</w:t>
      </w:r>
    </w:p>
    <w:p w14:paraId="5F4E31EE" w14:textId="028A10CD"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7A9CBD7D" w:rsidR="00726E65" w:rsidRDefault="00726E65" w:rsidP="00726E65">
      <w:pPr>
        <w:pStyle w:val="ThesisBody"/>
        <w:tabs>
          <w:tab w:val="left" w:pos="720"/>
        </w:tabs>
        <w:contextualSpacing w:val="0"/>
      </w:pPr>
      <w:r>
        <w:t>Sharpe ratio provides a cue into performance of a portfolio and further comparison,</w:t>
      </w:r>
      <w:r w:rsidRPr="00726E65">
        <w:t xml:space="preserve"> </w:t>
      </w:r>
      <w:r>
        <w:t>,higher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61AFCBE2"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 xml:space="preserve">.Python is an opensource functional programming language that among other things is very popular for data analytics and Machine learning.Python comes with multiple packages supporting various fuctions.Pandas package is a popular package in python this package is used for data </w:t>
      </w:r>
      <w:r w:rsidR="006D7DA5">
        <w:rPr>
          <w:bCs/>
        </w:rPr>
        <w:lastRenderedPageBreak/>
        <w:t>reading,writing and manipulations has been used during this study.Matplotlib is a python package used for visualisations.</w:t>
      </w:r>
      <w:r w:rsidR="00E5359D">
        <w:rPr>
          <w:bCs/>
        </w:rPr>
        <w:t>At places google collab has also been used to speed data processing.</w:t>
      </w:r>
      <w:r w:rsidR="006D7DA5">
        <w:rPr>
          <w:bCs/>
        </w:rPr>
        <w:t xml:space="preserve">Certain other propriety softwares have also been used for the process of analysis and </w:t>
      </w:r>
      <w:r w:rsidR="007D0C8C">
        <w:rPr>
          <w:bCs/>
        </w:rPr>
        <w:t>modelling. Tableau</w:t>
      </w:r>
      <w:r w:rsidR="006D7DA5">
        <w:rPr>
          <w:bCs/>
        </w:rPr>
        <w:t xml:space="preserve"> </w:t>
      </w:r>
      <w:r w:rsidR="004C1596">
        <w:rPr>
          <w:bCs/>
        </w:rPr>
        <w:t>version 2020.4 has been used to create advanced visualisations.</w:t>
      </w:r>
      <w:r w:rsidR="003F6AEE">
        <w:rPr>
          <w:bCs/>
        </w:rPr>
        <w:t>Tableau is beneficial for creating custom plot,dashboards with multiple option in charting and data manipulations.</w:t>
      </w:r>
      <w:r w:rsidR="004C1596">
        <w:rPr>
          <w:bCs/>
        </w:rPr>
        <w:t>AutoML tool Datarobot has been used to build challenger models.</w:t>
      </w:r>
      <w:r w:rsidR="003F6AEE">
        <w:rPr>
          <w:bCs/>
        </w:rPr>
        <w:t>Datarobot has an advantage of faster model executions due computing supported by multiple cores of spark cluster that has proved to be industry reliable.Datarobot also allows easy and robust deployment of Machine learning models.</w:t>
      </w:r>
    </w:p>
    <w:p w14:paraId="5CA5DCCC" w14:textId="77777777" w:rsidR="009D353E" w:rsidRDefault="009D353E" w:rsidP="009D353E">
      <w:pPr>
        <w:pStyle w:val="ThesisBody"/>
        <w:tabs>
          <w:tab w:val="left" w:pos="720"/>
        </w:tabs>
        <w:contextualSpacing w:val="0"/>
        <w:rPr>
          <w:b/>
          <w:bCs/>
        </w:rPr>
      </w:pPr>
      <w:r>
        <w:rPr>
          <w:b/>
          <w:bCs/>
        </w:rPr>
        <w:t>3.5       Tools</w:t>
      </w:r>
    </w:p>
    <w:p w14:paraId="302D8075" w14:textId="6DACAB98" w:rsidR="009D353E" w:rsidRDefault="009D353E" w:rsidP="00B704D9">
      <w:pPr>
        <w:pStyle w:val="ThesisBody"/>
        <w:tabs>
          <w:tab w:val="left" w:pos="720"/>
        </w:tabs>
        <w:contextualSpacing w:val="0"/>
        <w:rPr>
          <w:bCs/>
        </w:rPr>
      </w:pPr>
      <w:r>
        <w:rPr>
          <w:bCs/>
        </w:rPr>
        <w:t>Under this study the final part is to conduct simulations with forested values.</w:t>
      </w:r>
    </w:p>
    <w:p w14:paraId="143FCB4D" w14:textId="277DB038" w:rsidR="009D353E" w:rsidRDefault="009D353E" w:rsidP="00B704D9">
      <w:pPr>
        <w:pStyle w:val="ThesisBody"/>
        <w:tabs>
          <w:tab w:val="left" w:pos="720"/>
        </w:tabs>
        <w:contextualSpacing w:val="0"/>
        <w:rPr>
          <w:bCs/>
        </w:rPr>
      </w:pPr>
      <w:r>
        <w:rPr>
          <w:bCs/>
        </w:rPr>
        <w:t>Three simulation will be conducted:</w:t>
      </w:r>
    </w:p>
    <w:p w14:paraId="66E5962C" w14:textId="04AF1FE6" w:rsidR="00EF34EE" w:rsidRDefault="009D353E" w:rsidP="009D353E">
      <w:pPr>
        <w:pStyle w:val="ThesisBody"/>
        <w:numPr>
          <w:ilvl w:val="0"/>
          <w:numId w:val="3"/>
        </w:numPr>
        <w:tabs>
          <w:tab w:val="left" w:pos="720"/>
        </w:tabs>
        <w:contextualSpacing w:val="0"/>
        <w:rPr>
          <w:bCs/>
        </w:rPr>
      </w:pPr>
      <w:r>
        <w:rPr>
          <w:bCs/>
        </w:rPr>
        <w:t xml:space="preserve">Finding the returns from portfolio by creating the portfolio with weights assigned from MVO methods and comparing it with returns received from portfolio created </w:t>
      </w:r>
      <w:r w:rsidR="00EF34EE">
        <w:rPr>
          <w:bCs/>
        </w:rPr>
        <w:t>for the forecasted share prices through ML models. Portfolio weights for ML based model will in proportion to the percentage returns received from the stock.Here a rational investor will be considered who will invest in the proportion of expected returns a day in future through the ML algorithm.</w:t>
      </w:r>
    </w:p>
    <w:p w14:paraId="4D67688F" w14:textId="6CDA1F9F" w:rsidR="00EF34EE" w:rsidRDefault="00EF34EE" w:rsidP="009D353E">
      <w:pPr>
        <w:pStyle w:val="ThesisBody"/>
        <w:numPr>
          <w:ilvl w:val="0"/>
          <w:numId w:val="3"/>
        </w:numPr>
        <w:tabs>
          <w:tab w:val="left" w:pos="720"/>
        </w:tabs>
        <w:contextualSpacing w:val="0"/>
        <w:rPr>
          <w:bCs/>
        </w:rPr>
      </w:pPr>
      <w:r>
        <w:rPr>
          <w:bCs/>
        </w:rPr>
        <w:t>In this simulation a hybrid approach will be considered where the portfolio weights received from optimisation process will be used to setup portfolio and forecasted values from ML models for corresponding portfolio will be compared with actuals.</w:t>
      </w:r>
    </w:p>
    <w:p w14:paraId="7113F1B0" w14:textId="2FA6A136" w:rsidR="00EF34EE" w:rsidRDefault="00EF34EE" w:rsidP="009D353E">
      <w:pPr>
        <w:pStyle w:val="ThesisBody"/>
        <w:numPr>
          <w:ilvl w:val="0"/>
          <w:numId w:val="3"/>
        </w:numPr>
        <w:tabs>
          <w:tab w:val="left" w:pos="720"/>
        </w:tabs>
        <w:contextualSpacing w:val="0"/>
        <w:rPr>
          <w:bCs/>
        </w:rPr>
      </w:pPr>
      <w:r>
        <w:rPr>
          <w:bCs/>
        </w:rPr>
        <w:t xml:space="preserve">In this final simulation portfolio optimisation techniques will be compared </w:t>
      </w:r>
      <w:r w:rsidR="006724B8">
        <w:rPr>
          <w:bCs/>
        </w:rPr>
        <w:t>on days of market dip that happed in June,2022 and studied of these could predict future dips.</w:t>
      </w:r>
    </w:p>
    <w:p w14:paraId="2683623F" w14:textId="77777777" w:rsidR="00A914EE" w:rsidRDefault="00A914EE" w:rsidP="00A914EE">
      <w:pPr>
        <w:pStyle w:val="ThesisBody"/>
        <w:tabs>
          <w:tab w:val="left" w:pos="720"/>
        </w:tabs>
        <w:ind w:left="720"/>
        <w:contextualSpacing w:val="0"/>
        <w:rPr>
          <w:bCs/>
        </w:rPr>
      </w:pPr>
    </w:p>
    <w:p w14:paraId="7E2339FC" w14:textId="5EBD9016" w:rsidR="000C0CEC" w:rsidRDefault="000C0CEC" w:rsidP="000C0CEC">
      <w:pPr>
        <w:pStyle w:val="ThesisBody"/>
        <w:tabs>
          <w:tab w:val="left" w:pos="720"/>
        </w:tabs>
        <w:contextualSpacing w:val="0"/>
        <w:rPr>
          <w:b/>
          <w:bCs/>
        </w:rPr>
      </w:pPr>
      <w:r>
        <w:rPr>
          <w:b/>
          <w:bCs/>
        </w:rPr>
        <w:t>3.5       Summary</w:t>
      </w:r>
    </w:p>
    <w:p w14:paraId="294D8B1D" w14:textId="77777777" w:rsidR="00604270" w:rsidRDefault="00604270" w:rsidP="000C0CEC">
      <w:pPr>
        <w:pStyle w:val="ThesisBody"/>
        <w:tabs>
          <w:tab w:val="left" w:pos="720"/>
        </w:tabs>
        <w:contextualSpacing w:val="0"/>
        <w:rPr>
          <w:b/>
          <w:bCs/>
        </w:rPr>
      </w:pPr>
    </w:p>
    <w:p w14:paraId="6F362C33" w14:textId="10880AC4" w:rsidR="00AE1028" w:rsidRDefault="00951796" w:rsidP="00B704D9">
      <w:pPr>
        <w:pStyle w:val="ThesisBody"/>
        <w:tabs>
          <w:tab w:val="left" w:pos="720"/>
        </w:tabs>
        <w:contextualSpacing w:val="0"/>
        <w:rPr>
          <w:bCs/>
        </w:rPr>
      </w:pPr>
      <w:r>
        <w:rPr>
          <w:bCs/>
        </w:rPr>
        <w:t>Methodology of the study has been driven by two choices and its leading consequences.</w:t>
      </w:r>
      <w:r w:rsidR="00120A57">
        <w:rPr>
          <w:bCs/>
        </w:rPr>
        <w:t>Portfolio optimisation through MVO technique bases itself on annualised return and variance wherein sharpe ratio is used as a metric.Data being sourced from free public source has a daily granularity.MVO does not require feature engineering and uses data in raw form.</w:t>
      </w:r>
      <w:r w:rsidR="00AE1028">
        <w:rPr>
          <w:bCs/>
        </w:rPr>
        <w:t xml:space="preserve">MVO method is implemented in two ways first being random simulations of weights for each stock,with corresponding return and risk being captured.Th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lastRenderedPageBreak/>
        <w:t xml:space="preserve">Supervised learning methods require feature engineering to extract information from data.Use of ensemble models help in gaining optimum efficiency as proven in number of studies.This study is designed to forecast future value </w:t>
      </w:r>
      <w:r w:rsidR="004844DB">
        <w:rPr>
          <w:bCs/>
        </w:rPr>
        <w:t>of stock thus regression models are used.A pipeline of models is created using AutoML tool Datarobot and top performing models are chosen as challengers on the basis of MAPE as data not scaled before predictions.</w:t>
      </w:r>
    </w:p>
    <w:p w14:paraId="39419404" w14:textId="39C1A3E8" w:rsidR="00120A57" w:rsidRDefault="004844DB" w:rsidP="00B704D9">
      <w:pPr>
        <w:pStyle w:val="ThesisBody"/>
        <w:tabs>
          <w:tab w:val="left" w:pos="720"/>
        </w:tabs>
        <w:contextualSpacing w:val="0"/>
        <w:rPr>
          <w:bCs/>
        </w:rPr>
      </w:pPr>
      <w:r>
        <w:rPr>
          <w:bCs/>
        </w:rPr>
        <w:t xml:space="preserve">Comparison of returns from the portfolio created through weights arrived at by MVO method is done with forecasts from the top  ML models.These simulations are conducted </w:t>
      </w:r>
      <w:r w:rsidR="00604270">
        <w:rPr>
          <w:bCs/>
        </w:rPr>
        <w:t xml:space="preserve">and discussed </w:t>
      </w:r>
      <w:r>
        <w:rPr>
          <w:bCs/>
        </w:rPr>
        <w:t xml:space="preserve">in “Results and Conclusion” section.  </w:t>
      </w:r>
    </w:p>
    <w:p w14:paraId="301119B7" w14:textId="778D041F" w:rsidR="000C0CEC" w:rsidRDefault="000C0CEC" w:rsidP="00B704D9">
      <w:pPr>
        <w:pStyle w:val="ThesisBody"/>
        <w:tabs>
          <w:tab w:val="left" w:pos="720"/>
        </w:tabs>
        <w:contextualSpacing w:val="0"/>
        <w:rPr>
          <w:bCs/>
        </w:rPr>
      </w:pPr>
    </w:p>
    <w:p w14:paraId="7979BE32" w14:textId="77777777" w:rsidR="006D7DA5" w:rsidRPr="00B704D9" w:rsidRDefault="006D7DA5" w:rsidP="00B704D9">
      <w:pPr>
        <w:pStyle w:val="ThesisBody"/>
        <w:tabs>
          <w:tab w:val="left" w:pos="720"/>
        </w:tabs>
        <w:contextualSpacing w:val="0"/>
        <w:rPr>
          <w:bCs/>
        </w:rPr>
      </w:pPr>
    </w:p>
    <w:p w14:paraId="0023A2D8" w14:textId="7B2877C1" w:rsidR="00406F39" w:rsidRPr="003051CB" w:rsidRDefault="00406F39" w:rsidP="003051CB">
      <w:pPr>
        <w:pStyle w:val="ThesisBody"/>
        <w:tabs>
          <w:tab w:val="left" w:pos="720"/>
        </w:tabs>
        <w:contextualSpacing w:val="0"/>
      </w:pPr>
    </w:p>
    <w:p w14:paraId="2B75A011" w14:textId="77777777" w:rsidR="003051CB" w:rsidRDefault="003051CB" w:rsidP="006D5438">
      <w:pPr>
        <w:pStyle w:val="ThesisBody"/>
        <w:tabs>
          <w:tab w:val="left" w:pos="720"/>
        </w:tabs>
        <w:contextualSpacing w:val="0"/>
      </w:pPr>
    </w:p>
    <w:p w14:paraId="2CD5A420" w14:textId="383211AB" w:rsidR="003F6AEE" w:rsidRDefault="003F6AEE" w:rsidP="006D5438">
      <w:pPr>
        <w:pStyle w:val="ThesisBody"/>
        <w:tabs>
          <w:tab w:val="left" w:pos="720"/>
        </w:tabs>
        <w:contextualSpacing w:val="0"/>
      </w:pPr>
    </w:p>
    <w:p w14:paraId="73DC9DE4" w14:textId="77777777" w:rsidR="007E1DB1" w:rsidRDefault="007E1DB1" w:rsidP="006D5438">
      <w:pPr>
        <w:pStyle w:val="ThesisBody"/>
        <w:tabs>
          <w:tab w:val="left" w:pos="720"/>
        </w:tabs>
        <w:contextualSpacing w:val="0"/>
      </w:pPr>
    </w:p>
    <w:p w14:paraId="1B063499" w14:textId="71A22CAF" w:rsidR="003F6AEE" w:rsidRDefault="003F6AEE" w:rsidP="006D5438">
      <w:pPr>
        <w:pStyle w:val="ThesisBody"/>
        <w:tabs>
          <w:tab w:val="left" w:pos="720"/>
        </w:tabs>
        <w:contextualSpacing w:val="0"/>
      </w:pPr>
    </w:p>
    <w:p w14:paraId="75993553" w14:textId="77777777" w:rsidR="007E1DB1" w:rsidRDefault="007E1DB1" w:rsidP="006D5438">
      <w:pPr>
        <w:pStyle w:val="ThesisBody"/>
        <w:tabs>
          <w:tab w:val="left" w:pos="720"/>
        </w:tabs>
        <w:contextualSpacing w:val="0"/>
      </w:pPr>
    </w:p>
    <w:p w14:paraId="719852DF" w14:textId="77777777" w:rsidR="00591EEC" w:rsidRDefault="00591EEC" w:rsidP="00604270">
      <w:pPr>
        <w:pStyle w:val="ChapterHeaders"/>
      </w:pPr>
    </w:p>
    <w:p w14:paraId="2F10B218" w14:textId="77777777" w:rsidR="00591EEC" w:rsidRDefault="00591EEC" w:rsidP="00604270">
      <w:pPr>
        <w:pStyle w:val="ChapterHeaders"/>
      </w:pPr>
    </w:p>
    <w:p w14:paraId="75E6B31E" w14:textId="77777777" w:rsidR="00591EEC" w:rsidRDefault="00591EEC" w:rsidP="00604270">
      <w:pPr>
        <w:pStyle w:val="ChapterHeaders"/>
      </w:pPr>
    </w:p>
    <w:p w14:paraId="7BD156B4" w14:textId="77777777" w:rsidR="00591EEC" w:rsidRDefault="00591EEC" w:rsidP="00604270">
      <w:pPr>
        <w:pStyle w:val="ChapterHeaders"/>
      </w:pPr>
    </w:p>
    <w:p w14:paraId="5645AADB" w14:textId="77777777" w:rsidR="00591EEC" w:rsidRDefault="00591EEC" w:rsidP="00604270">
      <w:pPr>
        <w:pStyle w:val="ChapterHeaders"/>
      </w:pPr>
    </w:p>
    <w:p w14:paraId="477423BF" w14:textId="77777777" w:rsidR="00591EEC" w:rsidRDefault="00591EEC" w:rsidP="00604270">
      <w:pPr>
        <w:pStyle w:val="ChapterHeaders"/>
      </w:pPr>
    </w:p>
    <w:p w14:paraId="16E949D2" w14:textId="77777777" w:rsidR="00591EEC" w:rsidRDefault="00591EEC" w:rsidP="00604270">
      <w:pPr>
        <w:pStyle w:val="ChapterHeaders"/>
      </w:pPr>
    </w:p>
    <w:p w14:paraId="3AF71AB9" w14:textId="34C91083" w:rsidR="00591EEC" w:rsidRDefault="00591EEC" w:rsidP="00604270">
      <w:pPr>
        <w:pStyle w:val="ChapterHeaders"/>
      </w:pPr>
    </w:p>
    <w:p w14:paraId="208B3B3F" w14:textId="186CA892" w:rsidR="00591EEC" w:rsidRDefault="00591EEC" w:rsidP="00604270">
      <w:pPr>
        <w:pStyle w:val="ChapterHeaders"/>
      </w:pPr>
    </w:p>
    <w:p w14:paraId="1B8BA3DC" w14:textId="5719F8F3" w:rsidR="00591EEC" w:rsidRDefault="00591EEC" w:rsidP="00604270">
      <w:pPr>
        <w:pStyle w:val="ChapterHeaders"/>
      </w:pPr>
    </w:p>
    <w:p w14:paraId="1A706DCD" w14:textId="66311E0C" w:rsidR="00591EEC" w:rsidRDefault="00591EEC" w:rsidP="00604270">
      <w:pPr>
        <w:pStyle w:val="ChapterHeaders"/>
      </w:pPr>
    </w:p>
    <w:p w14:paraId="055AA4A1" w14:textId="016A680B" w:rsidR="00591EEC" w:rsidRDefault="00591EEC" w:rsidP="00604270">
      <w:pPr>
        <w:pStyle w:val="ChapterHeaders"/>
      </w:pPr>
    </w:p>
    <w:p w14:paraId="6A262045" w14:textId="53B0F2B3" w:rsidR="00591EEC" w:rsidRDefault="00591EEC" w:rsidP="00604270">
      <w:pPr>
        <w:pStyle w:val="ChapterHeaders"/>
      </w:pPr>
    </w:p>
    <w:p w14:paraId="465B9717" w14:textId="42C033EF" w:rsidR="00591EEC" w:rsidRDefault="00591EEC" w:rsidP="00604270">
      <w:pPr>
        <w:pStyle w:val="ChapterHeaders"/>
      </w:pPr>
    </w:p>
    <w:p w14:paraId="629524D9" w14:textId="0EB38E8C" w:rsidR="00591EEC" w:rsidRDefault="00591EEC" w:rsidP="00604270">
      <w:pPr>
        <w:pStyle w:val="ChapterHeaders"/>
      </w:pPr>
    </w:p>
    <w:p w14:paraId="1970520D" w14:textId="05087140" w:rsidR="00591EEC" w:rsidRDefault="00591EEC" w:rsidP="00604270">
      <w:pPr>
        <w:pStyle w:val="ChapterHeaders"/>
      </w:pPr>
    </w:p>
    <w:p w14:paraId="2FED6464" w14:textId="41311663" w:rsidR="00591EEC" w:rsidRDefault="00591EEC" w:rsidP="00604270">
      <w:pPr>
        <w:pStyle w:val="ChapterHeaders"/>
      </w:pPr>
    </w:p>
    <w:p w14:paraId="1334A770" w14:textId="66083480" w:rsidR="00591EEC" w:rsidRDefault="00591EEC" w:rsidP="00604270">
      <w:pPr>
        <w:pStyle w:val="ChapterHeaders"/>
      </w:pPr>
    </w:p>
    <w:p w14:paraId="63D2F0E8" w14:textId="2E70EF64" w:rsidR="00591EEC" w:rsidRDefault="00591EEC" w:rsidP="00604270">
      <w:pPr>
        <w:pStyle w:val="ChapterHeaders"/>
      </w:pPr>
    </w:p>
    <w:p w14:paraId="3D9C9383" w14:textId="77777777" w:rsidR="00591EEC" w:rsidRDefault="00591EEC" w:rsidP="00604270">
      <w:pPr>
        <w:pStyle w:val="ChapterHeaders"/>
      </w:pPr>
    </w:p>
    <w:p w14:paraId="355471AF" w14:textId="0EC1C6DF" w:rsidR="00604270" w:rsidRDefault="00604270" w:rsidP="00604270">
      <w:pPr>
        <w:pStyle w:val="ChapterHeaders"/>
      </w:pPr>
      <w:r>
        <w:t>CHAPTER 4</w:t>
      </w:r>
    </w:p>
    <w:p w14:paraId="03425502" w14:textId="5FD28F24" w:rsidR="00B704D9" w:rsidRPr="00C96340" w:rsidRDefault="00F36097" w:rsidP="00604270">
      <w:pPr>
        <w:pStyle w:val="ThesisBody"/>
        <w:tabs>
          <w:tab w:val="left" w:pos="720"/>
        </w:tabs>
        <w:contextualSpacing w:val="0"/>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D01253"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2C3E88C" w14:textId="5D1344BB" w:rsidR="00B704D9" w:rsidRDefault="003F6AEE" w:rsidP="00B704D9">
      <w:pPr>
        <w:pStyle w:val="ChapterHeaders"/>
      </w:pPr>
      <w:r>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was sourced from freely available public data source of yahoo finance.A set of ten stocks were chosen from the National stock exchange(NSE) benchmark index Nifty50.Past four and half year data was read through python package.This data was analysed for trends in Tableau,data was  smoothened through data manipulation in python.Stock data was in time series format with open,close price ,volume etc.This data was used to create optimlal portfolio using Monte Carlo simulation in python to find the efficient frontier.Mean variance optimisation was also done using Polyoft package of python.Optimum portfolios for maximum returns,maximum varianace and maximum sharpe ratio were obtained.</w:t>
      </w:r>
    </w:p>
    <w:p w14:paraId="1F78112A" w14:textId="231CFF42" w:rsidR="005F2062" w:rsidRDefault="007D0C8C" w:rsidP="005F2062">
      <w:pPr>
        <w:pStyle w:val="ThesisBody"/>
        <w:rPr>
          <w:rFonts w:asciiTheme="majorBidi" w:hAnsiTheme="majorBidi" w:cstheme="majorBidi"/>
        </w:rPr>
      </w:pPr>
      <w:r>
        <w:rPr>
          <w:rFonts w:asciiTheme="majorBidi" w:hAnsiTheme="majorBidi" w:cstheme="majorBidi"/>
        </w:rPr>
        <w:t>Challenger models,mostly ensemble models were developed in datarobot.These models were fed with data that was enriched through feature engineering.New features representing momentum indicators like simple moving average(SMA),Relative strength index(RSI) were created for multiple time periods like 7,14,50,100,200 were created.This data was split into train-test–validation set and fed into Datarobot to create select models which were further tuned to get optimal results.</w:t>
      </w:r>
      <w:r w:rsidR="00E5359D">
        <w:rPr>
          <w:rFonts w:asciiTheme="majorBidi" w:hAnsiTheme="majorBidi" w:cstheme="majorBidi"/>
        </w:rPr>
        <w:t>The predicted values from the test set which is unseen data is further used simulate trades in one data future.</w:t>
      </w: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56BC847A"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r w:rsidR="00DC692B">
        <w:rPr>
          <w:rFonts w:asciiTheme="majorBidi" w:hAnsiTheme="majorBidi" w:cstheme="majorBidi"/>
        </w:rPr>
        <w:t>The list includes stocks from different sectors of economy like services,consumer durables,telecom,power etc.Certain notable like State Bank of India is the largest public sector bank of India</w:t>
      </w:r>
      <w:r w:rsidR="00AE4385">
        <w:rPr>
          <w:rFonts w:asciiTheme="majorBidi" w:hAnsiTheme="majorBidi" w:cstheme="majorBidi"/>
        </w:rPr>
        <w:t>,Relaince Industries with a market cap of  US$203.74 billion and a revenue of US$97 billion,Tata consultancy services is the largest</w:t>
      </w:r>
      <w:r w:rsidR="009B49E4">
        <w:rPr>
          <w:rFonts w:asciiTheme="majorBidi" w:hAnsiTheme="majorBidi" w:cstheme="majorBidi"/>
        </w:rPr>
        <w:t xml:space="preserve"> Information technology and enabled services company in the world with a market capitalisation of US$200 billion.</w:t>
      </w:r>
    </w:p>
    <w:p w14:paraId="5B07DE7C" w14:textId="77777777" w:rsidR="009A5713" w:rsidRDefault="009A5713" w:rsidP="00E5359D">
      <w:pPr>
        <w:pStyle w:val="ThesisBody"/>
        <w:rPr>
          <w:rFonts w:asciiTheme="majorBidi" w:hAnsiTheme="majorBidi" w:cstheme="majorBidi"/>
        </w:rPr>
      </w:pPr>
    </w:p>
    <w:p w14:paraId="7586E9AC" w14:textId="20B857AA" w:rsidR="00123669" w:rsidRDefault="000B7E60" w:rsidP="00E5359D">
      <w:pPr>
        <w:pStyle w:val="ThesisBody"/>
        <w:rPr>
          <w:rFonts w:asciiTheme="majorBidi" w:hAnsiTheme="majorBidi" w:cstheme="majorBidi"/>
        </w:rPr>
      </w:pPr>
      <w:r>
        <w:rPr>
          <w:rFonts w:asciiTheme="majorBidi" w:hAnsiTheme="majorBidi" w:cstheme="majorBidi"/>
        </w:rPr>
        <w:t>Table 1: Stock List</w:t>
      </w: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lastRenderedPageBreak/>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 Airtel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Tech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5DB6C125"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finance database</w:t>
      </w:r>
      <w:r>
        <w:rPr>
          <w:rFonts w:asciiTheme="majorBidi" w:hAnsiTheme="majorBidi" w:cstheme="majorBidi"/>
        </w:rPr>
        <w:t>.Yfinance package o</w:t>
      </w:r>
      <w:r w:rsidR="00123669">
        <w:rPr>
          <w:rFonts w:asciiTheme="majorBidi" w:hAnsiTheme="majorBidi" w:cstheme="majorBidi"/>
        </w:rPr>
        <w:t>f python</w:t>
      </w:r>
      <w:r w:rsidR="00E25024">
        <w:rPr>
          <w:rFonts w:asciiTheme="majorBidi" w:hAnsiTheme="majorBidi" w:cstheme="majorBidi"/>
        </w:rPr>
        <w:t>.</w:t>
      </w:r>
      <w:r w:rsidR="00123669">
        <w:rPr>
          <w:rFonts w:asciiTheme="majorBidi" w:hAnsiTheme="majorBidi" w:cstheme="majorBidi"/>
        </w:rPr>
        <w:t xml:space="preserve"> </w:t>
      </w:r>
    </w:p>
    <w:p w14:paraId="471C868D" w14:textId="299E169F" w:rsidR="00B96F1C" w:rsidRDefault="00B96F1C" w:rsidP="00E5359D">
      <w:pPr>
        <w:pStyle w:val="ThesisBody"/>
        <w:rPr>
          <w:rFonts w:asciiTheme="majorBidi" w:hAnsiTheme="majorBidi" w:cstheme="majorBidi"/>
        </w:rPr>
      </w:pPr>
      <w:r>
        <w:rPr>
          <w:rFonts w:asciiTheme="majorBidi" w:hAnsiTheme="majorBidi" w:cstheme="majorBidi"/>
        </w:rPr>
        <w:t>Code Snippet 1:Data Download</w:t>
      </w: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2">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54D69452" w14:textId="37EB8DE2" w:rsidR="00E25024" w:rsidRDefault="00E25024" w:rsidP="00E25024">
      <w:pPr>
        <w:pStyle w:val="ThesisBody"/>
        <w:rPr>
          <w:rFonts w:asciiTheme="majorBidi" w:hAnsiTheme="majorBidi" w:cstheme="majorBidi"/>
        </w:rPr>
      </w:pPr>
      <w:r>
        <w:rPr>
          <w:rFonts w:asciiTheme="majorBidi" w:hAnsiTheme="majorBidi" w:cstheme="majorBidi"/>
        </w:rPr>
        <w:t>Data is received through “download” function to save data in a dataframe which is similar to a two-dimensional table.Data is downloaded for the period 26/10/2017 to 10/06/2022 for all ten stocks.data sanity is checked by looking at the top five records through .head() function.</w:t>
      </w:r>
    </w:p>
    <w:p w14:paraId="4D1605DA" w14:textId="288272F8"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csv files.</w:t>
      </w:r>
    </w:p>
    <w:p w14:paraId="2F815342" w14:textId="77777777" w:rsidR="003D24C3" w:rsidRDefault="003D24C3" w:rsidP="00E5359D">
      <w:pPr>
        <w:pStyle w:val="ThesisBody"/>
        <w:rPr>
          <w:rFonts w:asciiTheme="majorBidi" w:hAnsiTheme="majorBidi" w:cstheme="majorBidi"/>
        </w:rPr>
      </w:pPr>
    </w:p>
    <w:p w14:paraId="4087DF24" w14:textId="57BCCC60" w:rsidR="004F266A" w:rsidRDefault="004F266A" w:rsidP="004F266A">
      <w:pPr>
        <w:pStyle w:val="ThesisBody"/>
        <w:rPr>
          <w:rFonts w:asciiTheme="majorBidi" w:hAnsiTheme="majorBidi" w:cstheme="majorBidi"/>
          <w:b/>
        </w:rPr>
      </w:pPr>
      <w:r>
        <w:rPr>
          <w:rFonts w:asciiTheme="majorBidi" w:hAnsiTheme="majorBidi" w:cstheme="majorBidi"/>
          <w:b/>
        </w:rPr>
        <w:t xml:space="preserve">4.2       </w:t>
      </w:r>
      <w:r w:rsidR="000B7E60">
        <w:rPr>
          <w:rFonts w:asciiTheme="majorBidi" w:hAnsiTheme="majorBidi" w:cstheme="majorBidi"/>
          <w:b/>
        </w:rPr>
        <w:t xml:space="preserve">Initial </w:t>
      </w:r>
      <w:r>
        <w:rPr>
          <w:rFonts w:asciiTheme="majorBidi" w:hAnsiTheme="majorBidi" w:cstheme="majorBidi"/>
          <w:b/>
        </w:rPr>
        <w:t>Data Visualisation</w:t>
      </w:r>
    </w:p>
    <w:p w14:paraId="6A72FFAB" w14:textId="0F63E98A" w:rsidR="004F266A" w:rsidRDefault="0090043D" w:rsidP="004F266A">
      <w:pPr>
        <w:pStyle w:val="ThesisBody"/>
        <w:rPr>
          <w:rFonts w:asciiTheme="majorBidi" w:hAnsiTheme="majorBidi" w:cstheme="majorBidi"/>
          <w:bCs/>
        </w:rPr>
      </w:pPr>
      <w:r>
        <w:rPr>
          <w:rFonts w:asciiTheme="majorBidi" w:hAnsiTheme="majorBidi" w:cstheme="majorBidi"/>
          <w:bCs/>
        </w:rPr>
        <w:t>Visualisation of data from all the ten stocks on close price shows the trend of shared over past years.</w:t>
      </w:r>
      <w:r w:rsidR="004F266A">
        <w:rPr>
          <w:rFonts w:asciiTheme="majorBidi" w:hAnsiTheme="majorBidi" w:cstheme="majorBidi"/>
          <w:bCs/>
        </w:rPr>
        <w:t>Data at daily granularity has lot of noise leading to uneven pattern.</w:t>
      </w:r>
    </w:p>
    <w:p w14:paraId="07030F74" w14:textId="77777777" w:rsidR="003D24C3" w:rsidRDefault="003D24C3" w:rsidP="004F266A">
      <w:pPr>
        <w:pStyle w:val="ThesisBody"/>
        <w:rPr>
          <w:rFonts w:asciiTheme="majorBidi" w:hAnsiTheme="majorBidi" w:cstheme="majorBidi"/>
          <w:bCs/>
        </w:rPr>
      </w:pPr>
    </w:p>
    <w:p w14:paraId="2A7A882E" w14:textId="10AA4E86" w:rsidR="004F266A" w:rsidRDefault="004F266A" w:rsidP="004F266A">
      <w:pPr>
        <w:pStyle w:val="ThesisBody"/>
        <w:rPr>
          <w:rFonts w:asciiTheme="majorBidi" w:hAnsiTheme="majorBidi" w:cstheme="majorBidi"/>
          <w:bCs/>
        </w:rPr>
      </w:pPr>
      <w:r>
        <w:rPr>
          <w:rFonts w:asciiTheme="majorBidi" w:hAnsiTheme="majorBidi" w:cstheme="majorBidi"/>
          <w:bCs/>
        </w:rPr>
        <w:t>Fig 10:Dail</w:t>
      </w:r>
      <w:r w:rsidR="00994384">
        <w:rPr>
          <w:rFonts w:asciiTheme="majorBidi" w:hAnsiTheme="majorBidi" w:cstheme="majorBidi"/>
          <w:bCs/>
        </w:rPr>
        <w:t>y stock price movement for 10 stocks.</w:t>
      </w:r>
    </w:p>
    <w:p w14:paraId="48A24548" w14:textId="30D6A934" w:rsidR="004F266A" w:rsidRDefault="00994384" w:rsidP="004F266A">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362608C2" w14:textId="77777777" w:rsidR="00B96F1C" w:rsidRDefault="00B96F1C" w:rsidP="004F266A">
      <w:pPr>
        <w:pStyle w:val="ThesisBody"/>
        <w:rPr>
          <w:rFonts w:asciiTheme="majorBidi" w:hAnsiTheme="majorBidi" w:cstheme="majorBidi"/>
          <w:bCs/>
        </w:rPr>
      </w:pPr>
    </w:p>
    <w:p w14:paraId="2C6F752B" w14:textId="1CD56E4E" w:rsidR="004F266A" w:rsidRDefault="0090043D" w:rsidP="004F266A">
      <w:pPr>
        <w:pStyle w:val="ThesisBody"/>
        <w:rPr>
          <w:rFonts w:asciiTheme="majorBidi" w:hAnsiTheme="majorBidi" w:cstheme="majorBidi"/>
          <w:bCs/>
        </w:rPr>
      </w:pPr>
      <w:r>
        <w:rPr>
          <w:rFonts w:asciiTheme="majorBidi" w:hAnsiTheme="majorBidi" w:cstheme="majorBidi"/>
          <w:bCs/>
        </w:rPr>
        <w:t xml:space="preserve">The sharp dip in February of 2020 was due to impact of Covid-19 which led to sharp decline in markets all over the world.The </w:t>
      </w:r>
      <w:r w:rsidR="00FE061E">
        <w:rPr>
          <w:rFonts w:asciiTheme="majorBidi" w:hAnsiTheme="majorBidi" w:cstheme="majorBidi"/>
          <w:bCs/>
        </w:rPr>
        <w:t>sharp peaks in September of 2021 till November of 2021 are due to businesses picking up in post lockdown period.Coming June 2022 markets again begin to decline which is visible in all the stocks dropping for said period.</w:t>
      </w:r>
    </w:p>
    <w:p w14:paraId="1C88FB05" w14:textId="77777777" w:rsidR="00FE061E" w:rsidRPr="004F266A" w:rsidRDefault="00FE061E" w:rsidP="004F266A">
      <w:pPr>
        <w:pStyle w:val="ThesisBody"/>
        <w:rPr>
          <w:rFonts w:asciiTheme="majorBidi" w:hAnsiTheme="majorBidi" w:cstheme="majorBidi"/>
          <w:bCs/>
        </w:rPr>
      </w:pPr>
    </w:p>
    <w:p w14:paraId="5FCBAB37" w14:textId="01C177F3" w:rsidR="00142B65" w:rsidRDefault="00142B65" w:rsidP="00142B65">
      <w:pPr>
        <w:pStyle w:val="ThesisBody"/>
        <w:rPr>
          <w:rFonts w:asciiTheme="majorBidi" w:hAnsiTheme="majorBidi" w:cstheme="majorBidi"/>
          <w:b/>
        </w:rPr>
      </w:pPr>
      <w:r>
        <w:rPr>
          <w:rFonts w:asciiTheme="majorBidi" w:hAnsiTheme="majorBidi" w:cstheme="majorBidi"/>
          <w:b/>
        </w:rPr>
        <w:t>4.2       Mean Variance Optimisation implementation</w:t>
      </w:r>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ays.First method involves use of python libraries to create annualised returns and co-variance matrix.Further calculating maximum returns, minimum variance, maximum Sharpe ratio portfolios.</w:t>
      </w:r>
    </w:p>
    <w:p w14:paraId="3197FBE0" w14:textId="2F8B2980"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r w:rsidR="00B96F1C">
        <w:rPr>
          <w:rFonts w:asciiTheme="majorBidi" w:hAnsiTheme="majorBidi" w:cstheme="majorBidi"/>
          <w:bCs/>
        </w:rPr>
        <w:t>data, First</w:t>
      </w:r>
      <w:r>
        <w:rPr>
          <w:rFonts w:asciiTheme="majorBidi" w:hAnsiTheme="majorBidi" w:cstheme="majorBidi"/>
          <w:bCs/>
        </w:rPr>
        <w:t xml:space="preserve"> step involves calculating percentage change o</w:t>
      </w:r>
      <w:r w:rsidR="00B96F1C">
        <w:rPr>
          <w:rFonts w:asciiTheme="majorBidi" w:hAnsiTheme="majorBidi" w:cstheme="majorBidi"/>
          <w:bCs/>
        </w:rPr>
        <w:t>n</w:t>
      </w:r>
      <w:r>
        <w:rPr>
          <w:rFonts w:asciiTheme="majorBidi" w:hAnsiTheme="majorBidi" w:cstheme="majorBidi"/>
          <w:bCs/>
        </w:rPr>
        <w:t xml:space="preserve"> returns.</w:t>
      </w:r>
    </w:p>
    <w:p w14:paraId="08C3E6C0" w14:textId="160E3A2F" w:rsidR="00B96F1C" w:rsidRDefault="00B96F1C" w:rsidP="00142B65">
      <w:pPr>
        <w:pStyle w:val="ThesisBody"/>
        <w:rPr>
          <w:rFonts w:asciiTheme="majorBidi" w:hAnsiTheme="majorBidi" w:cstheme="majorBidi"/>
          <w:bCs/>
        </w:rPr>
      </w:pPr>
      <w:r>
        <w:rPr>
          <w:rFonts w:asciiTheme="majorBidi" w:hAnsiTheme="majorBidi" w:cstheme="majorBidi"/>
          <w:bCs/>
        </w:rPr>
        <w:t>Pct_change function is used to find the percentage change is previous day’s adjusted close price to today’s adjusted close price.</w:t>
      </w:r>
    </w:p>
    <w:p w14:paraId="4E0FE5B2" w14:textId="238DB664" w:rsidR="005370DD" w:rsidRDefault="005370DD" w:rsidP="00142B65">
      <w:pPr>
        <w:pStyle w:val="ThesisBody"/>
        <w:rPr>
          <w:rFonts w:asciiTheme="majorBidi" w:hAnsiTheme="majorBidi" w:cstheme="majorBidi"/>
          <w:bCs/>
          <w:noProof/>
        </w:rPr>
      </w:pPr>
    </w:p>
    <w:p w14:paraId="0E9AD0F4" w14:textId="081D9563" w:rsidR="00B42ACF" w:rsidRDefault="00B96F1C" w:rsidP="00142B65">
      <w:pPr>
        <w:pStyle w:val="ThesisBody"/>
        <w:rPr>
          <w:rFonts w:asciiTheme="majorBidi" w:hAnsiTheme="majorBidi" w:cstheme="majorBidi"/>
          <w:bCs/>
          <w:noProof/>
        </w:rPr>
      </w:pPr>
      <w:r>
        <w:rPr>
          <w:rFonts w:asciiTheme="majorBidi" w:hAnsiTheme="majorBidi" w:cstheme="majorBidi"/>
          <w:bCs/>
          <w:noProof/>
        </w:rPr>
        <w:t>Code snippet 2:Percentage change calculation</w:t>
      </w:r>
    </w:p>
    <w:p w14:paraId="5CA78B60" w14:textId="259607DA"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4">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6AC6AD32" w14:textId="77777777" w:rsidR="00B96F1C" w:rsidRDefault="00064F08" w:rsidP="00142B65">
      <w:pPr>
        <w:pStyle w:val="ThesisBody"/>
        <w:rPr>
          <w:rFonts w:asciiTheme="majorBidi" w:hAnsiTheme="majorBidi" w:cstheme="majorBidi"/>
          <w:bCs/>
        </w:rPr>
      </w:pPr>
      <w:r>
        <w:rPr>
          <w:rFonts w:asciiTheme="majorBidi" w:hAnsiTheme="majorBidi" w:cstheme="majorBidi"/>
          <w:bCs/>
        </w:rPr>
        <w:t xml:space="preserve"> </w:t>
      </w:r>
    </w:p>
    <w:p w14:paraId="58175D0A" w14:textId="697D8FA4" w:rsidR="00B42ACF" w:rsidRDefault="00B96F1C" w:rsidP="00142B65">
      <w:pPr>
        <w:pStyle w:val="ThesisBody"/>
        <w:rPr>
          <w:rFonts w:asciiTheme="majorBidi" w:hAnsiTheme="majorBidi" w:cstheme="majorBidi"/>
          <w:bCs/>
        </w:rPr>
      </w:pPr>
      <w:r>
        <w:rPr>
          <w:rFonts w:asciiTheme="majorBidi" w:hAnsiTheme="majorBidi" w:cstheme="majorBidi"/>
          <w:bCs/>
        </w:rPr>
        <w:t>Code Snippet 3:Top 5 rows display.</w:t>
      </w:r>
      <w:r w:rsidR="00064F08">
        <w:rPr>
          <w:rFonts w:asciiTheme="majorBidi" w:hAnsiTheme="majorBidi" w:cstheme="majorBidi"/>
          <w:bCs/>
        </w:rPr>
        <w:t xml:space="preserve">                           </w:t>
      </w:r>
    </w:p>
    <w:p w14:paraId="5E24A6C6" w14:textId="2F8969A4"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1E610AB6" w14:textId="77777777" w:rsidR="00B42ACF" w:rsidRDefault="00B42ACF" w:rsidP="00142B65">
      <w:pPr>
        <w:pStyle w:val="ThesisBody"/>
        <w:rPr>
          <w:rFonts w:asciiTheme="majorBidi" w:hAnsiTheme="majorBidi" w:cstheme="majorBidi"/>
          <w:bCs/>
        </w:rPr>
      </w:pPr>
    </w:p>
    <w:p w14:paraId="609B9510" w14:textId="77777777" w:rsidR="00B42ACF" w:rsidRDefault="00B42ACF" w:rsidP="00142B65">
      <w:pPr>
        <w:pStyle w:val="ThesisBody"/>
        <w:rPr>
          <w:rFonts w:asciiTheme="majorBidi" w:hAnsiTheme="majorBidi" w:cstheme="majorBidi"/>
          <w:bCs/>
        </w:rPr>
      </w:pPr>
    </w:p>
    <w:p w14:paraId="7BEC5445" w14:textId="40DB50DF" w:rsidR="00147D54"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w:t>
      </w:r>
      <w:r w:rsidR="00147D54">
        <w:rPr>
          <w:rFonts w:asciiTheme="majorBidi" w:hAnsiTheme="majorBidi" w:cstheme="majorBidi"/>
          <w:bCs/>
        </w:rPr>
        <w:t>to get</w:t>
      </w:r>
      <w:r>
        <w:rPr>
          <w:rFonts w:asciiTheme="majorBidi" w:hAnsiTheme="majorBidi" w:cstheme="majorBidi"/>
          <w:bCs/>
        </w:rPr>
        <w:t xml:space="preserve"> multiple combination of weights for each stock that add upto </w:t>
      </w:r>
      <w:r w:rsidR="00147D54">
        <w:rPr>
          <w:rFonts w:asciiTheme="majorBidi" w:hAnsiTheme="majorBidi" w:cstheme="majorBidi"/>
          <w:bCs/>
        </w:rPr>
        <w:t xml:space="preserve">one.1000 such rounds are runs to assign random weights this is done by using </w:t>
      </w:r>
      <w:r w:rsidR="00BA4351">
        <w:rPr>
          <w:rFonts w:asciiTheme="majorBidi" w:hAnsiTheme="majorBidi" w:cstheme="majorBidi"/>
          <w:bCs/>
        </w:rPr>
        <w:t>random.random_sample of numpy.</w:t>
      </w:r>
    </w:p>
    <w:p w14:paraId="38BA5779" w14:textId="77777777" w:rsidR="0058450C" w:rsidRDefault="0058450C" w:rsidP="00142B65">
      <w:pPr>
        <w:pStyle w:val="ThesisBody"/>
        <w:rPr>
          <w:rFonts w:asciiTheme="majorBidi" w:hAnsiTheme="majorBidi" w:cstheme="majorBidi"/>
          <w:bCs/>
        </w:rPr>
      </w:pPr>
    </w:p>
    <w:p w14:paraId="4279BBDF" w14:textId="5FBA9C57" w:rsidR="003828EF" w:rsidRDefault="00BA4351" w:rsidP="00142B65">
      <w:pPr>
        <w:pStyle w:val="ThesisBody"/>
        <w:rPr>
          <w:rFonts w:asciiTheme="majorBidi" w:hAnsiTheme="majorBidi" w:cstheme="majorBidi"/>
          <w:bCs/>
        </w:rPr>
      </w:pPr>
      <w:r>
        <w:rPr>
          <w:noProof/>
        </w:rPr>
        <w:drawing>
          <wp:inline distT="0" distB="0" distL="0" distR="0" wp14:anchorId="0128EEC4" wp14:editId="683C6E2C">
            <wp:extent cx="5731510" cy="998855"/>
            <wp:effectExtent l="0" t="0" r="254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6"/>
                    <a:stretch>
                      <a:fillRect/>
                    </a:stretch>
                  </pic:blipFill>
                  <pic:spPr>
                    <a:xfrm>
                      <a:off x="0" y="0"/>
                      <a:ext cx="5731510" cy="998855"/>
                    </a:xfrm>
                    <a:prstGeom prst="rect">
                      <a:avLst/>
                    </a:prstGeom>
                  </pic:spPr>
                </pic:pic>
              </a:graphicData>
            </a:graphic>
          </wp:inline>
        </w:drawing>
      </w:r>
    </w:p>
    <w:p w14:paraId="150C9837" w14:textId="77777777" w:rsidR="0058450C" w:rsidRDefault="0058450C" w:rsidP="00142B65">
      <w:pPr>
        <w:pStyle w:val="ThesisBody"/>
        <w:rPr>
          <w:rFonts w:asciiTheme="majorBidi" w:hAnsiTheme="majorBidi" w:cstheme="majorBidi"/>
          <w:bCs/>
        </w:rPr>
      </w:pPr>
    </w:p>
    <w:p w14:paraId="30B7F370" w14:textId="0DAAB549" w:rsidR="00BA4351" w:rsidRDefault="003045F2" w:rsidP="00142B65">
      <w:pPr>
        <w:pStyle w:val="ThesisBody"/>
        <w:rPr>
          <w:rFonts w:asciiTheme="majorBidi" w:hAnsiTheme="majorBidi" w:cstheme="majorBidi"/>
          <w:bCs/>
        </w:rPr>
      </w:pPr>
      <w:r>
        <w:rPr>
          <w:rFonts w:asciiTheme="majorBidi" w:hAnsiTheme="majorBidi" w:cstheme="majorBidi"/>
          <w:bCs/>
        </w:rPr>
        <w:t>Next step</w:t>
      </w:r>
      <w:r w:rsidR="00CB265E">
        <w:rPr>
          <w:rFonts w:asciiTheme="majorBidi" w:hAnsiTheme="majorBidi" w:cstheme="majorBidi"/>
          <w:bCs/>
        </w:rPr>
        <w:t>s</w:t>
      </w:r>
      <w:r>
        <w:rPr>
          <w:rFonts w:asciiTheme="majorBidi" w:hAnsiTheme="majorBidi" w:cstheme="majorBidi"/>
          <w:bCs/>
        </w:rPr>
        <w:t xml:space="preserve"> are looped to create mean annualised return under the </w:t>
      </w:r>
      <w:r w:rsidR="00A161F3">
        <w:rPr>
          <w:rFonts w:asciiTheme="majorBidi" w:hAnsiTheme="majorBidi" w:cstheme="majorBidi"/>
          <w:bCs/>
        </w:rPr>
        <w:t>conditions</w:t>
      </w:r>
      <w:r>
        <w:rPr>
          <w:rFonts w:asciiTheme="majorBidi" w:hAnsiTheme="majorBidi" w:cstheme="majorBidi"/>
          <w:bCs/>
        </w:rPr>
        <w:t xml:space="preserve"> of 252 trading days in year</w:t>
      </w:r>
      <w:r w:rsidR="00CB265E">
        <w:rPr>
          <w:rFonts w:asciiTheme="majorBidi" w:hAnsiTheme="majorBidi" w:cstheme="majorBidi"/>
          <w:bCs/>
        </w:rPr>
        <w:t xml:space="preserve"> for 1000 combination of portfolio </w:t>
      </w:r>
      <w:r w:rsidR="00373D51">
        <w:rPr>
          <w:rFonts w:asciiTheme="majorBidi" w:hAnsiTheme="majorBidi" w:cstheme="majorBidi"/>
          <w:bCs/>
        </w:rPr>
        <w:t>weights. This</w:t>
      </w:r>
      <w:r w:rsidR="00A161F3">
        <w:rPr>
          <w:rFonts w:asciiTheme="majorBidi" w:hAnsiTheme="majorBidi" w:cstheme="majorBidi"/>
          <w:bCs/>
        </w:rPr>
        <w:t xml:space="preserve"> is appended to an empty list ‘portfolio_returns’</w:t>
      </w:r>
    </w:p>
    <w:p w14:paraId="68F95914" w14:textId="77777777" w:rsidR="0058450C" w:rsidRDefault="0058450C" w:rsidP="00142B65">
      <w:pPr>
        <w:pStyle w:val="ThesisBody"/>
        <w:rPr>
          <w:rFonts w:asciiTheme="majorBidi" w:hAnsiTheme="majorBidi" w:cstheme="majorBidi"/>
          <w:bCs/>
        </w:rPr>
      </w:pPr>
    </w:p>
    <w:p w14:paraId="67162DBB" w14:textId="77777777" w:rsidR="00A161F3" w:rsidRDefault="00A161F3" w:rsidP="00142B65">
      <w:pPr>
        <w:pStyle w:val="ThesisBody"/>
        <w:rPr>
          <w:rFonts w:asciiTheme="majorBidi" w:hAnsiTheme="majorBidi" w:cstheme="majorBidi"/>
          <w:bCs/>
        </w:rPr>
      </w:pPr>
    </w:p>
    <w:p w14:paraId="59C64C4C" w14:textId="222129F4" w:rsidR="00CB265E" w:rsidRDefault="00CB265E"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6D533182" wp14:editId="1C6EFF4D">
            <wp:extent cx="5731510" cy="62801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7">
                      <a:extLst>
                        <a:ext uri="{28A0092B-C50C-407E-A947-70E740481C1C}">
                          <a14:useLocalDpi xmlns:a14="http://schemas.microsoft.com/office/drawing/2010/main" val="0"/>
                        </a:ext>
                      </a:extLst>
                    </a:blip>
                    <a:stretch>
                      <a:fillRect/>
                    </a:stretch>
                  </pic:blipFill>
                  <pic:spPr>
                    <a:xfrm>
                      <a:off x="0" y="0"/>
                      <a:ext cx="5731510" cy="628015"/>
                    </a:xfrm>
                    <a:prstGeom prst="rect">
                      <a:avLst/>
                    </a:prstGeom>
                  </pic:spPr>
                </pic:pic>
              </a:graphicData>
            </a:graphic>
          </wp:inline>
        </w:drawing>
      </w:r>
    </w:p>
    <w:p w14:paraId="1AA38179" w14:textId="77777777" w:rsidR="0058450C" w:rsidRDefault="0058450C" w:rsidP="00142B65">
      <w:pPr>
        <w:pStyle w:val="ThesisBody"/>
        <w:rPr>
          <w:rFonts w:asciiTheme="majorBidi" w:hAnsiTheme="majorBidi" w:cstheme="majorBidi"/>
          <w:bCs/>
        </w:rPr>
      </w:pPr>
    </w:p>
    <w:p w14:paraId="322E069C" w14:textId="627AC34E" w:rsidR="00BA4351" w:rsidRDefault="00A161F3" w:rsidP="00142B65">
      <w:pPr>
        <w:pStyle w:val="ThesisBody"/>
        <w:rPr>
          <w:rFonts w:asciiTheme="majorBidi" w:hAnsiTheme="majorBidi" w:cstheme="majorBidi"/>
          <w:bCs/>
        </w:rPr>
      </w:pPr>
      <w:r>
        <w:rPr>
          <w:rFonts w:asciiTheme="majorBidi" w:hAnsiTheme="majorBidi" w:cstheme="majorBidi"/>
          <w:bCs/>
        </w:rPr>
        <w:t>Covariance</w:t>
      </w:r>
      <w:r w:rsidR="00373D51">
        <w:rPr>
          <w:rFonts w:asciiTheme="majorBidi" w:hAnsiTheme="majorBidi" w:cstheme="majorBidi"/>
          <w:bCs/>
        </w:rPr>
        <w:t xml:space="preserve"> in returns is calculated for trading days in an year and resulting variance in the portfolio is calculated to randomly generated portfolio weights.sqrt() function of </w:t>
      </w:r>
      <w:r w:rsidR="0058450C">
        <w:rPr>
          <w:rFonts w:asciiTheme="majorBidi" w:hAnsiTheme="majorBidi" w:cstheme="majorBidi"/>
          <w:bCs/>
        </w:rPr>
        <w:t>numpy is used to calculate the standard deviations which is attended in empty list portfolio_risk .</w:t>
      </w:r>
    </w:p>
    <w:p w14:paraId="5978FE91" w14:textId="11CAF2A5" w:rsidR="0058450C" w:rsidRDefault="0058450C" w:rsidP="00142B65">
      <w:pPr>
        <w:pStyle w:val="ThesisBody"/>
        <w:rPr>
          <w:rFonts w:asciiTheme="majorBidi" w:hAnsiTheme="majorBidi" w:cstheme="majorBidi"/>
          <w:bCs/>
        </w:rPr>
      </w:pPr>
    </w:p>
    <w:p w14:paraId="31CB61FC" w14:textId="77777777" w:rsidR="0058450C" w:rsidRDefault="0058450C" w:rsidP="00142B65">
      <w:pPr>
        <w:pStyle w:val="ThesisBody"/>
        <w:rPr>
          <w:rFonts w:asciiTheme="majorBidi" w:hAnsiTheme="majorBidi" w:cstheme="majorBidi"/>
          <w:bCs/>
        </w:rPr>
      </w:pPr>
    </w:p>
    <w:p w14:paraId="5F952F7B" w14:textId="70DBE644" w:rsidR="00A161F3" w:rsidRDefault="00A161F3"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3F1DB251" wp14:editId="5A313C21">
            <wp:extent cx="5731510" cy="1195705"/>
            <wp:effectExtent l="0" t="0" r="254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8">
                      <a:extLst>
                        <a:ext uri="{28A0092B-C50C-407E-A947-70E740481C1C}">
                          <a14:useLocalDpi xmlns:a14="http://schemas.microsoft.com/office/drawing/2010/main" val="0"/>
                        </a:ext>
                      </a:extLst>
                    </a:blip>
                    <a:stretch>
                      <a:fillRect/>
                    </a:stretch>
                  </pic:blipFill>
                  <pic:spPr>
                    <a:xfrm>
                      <a:off x="0" y="0"/>
                      <a:ext cx="5731510" cy="1195705"/>
                    </a:xfrm>
                    <a:prstGeom prst="rect">
                      <a:avLst/>
                    </a:prstGeom>
                  </pic:spPr>
                </pic:pic>
              </a:graphicData>
            </a:graphic>
          </wp:inline>
        </w:drawing>
      </w:r>
    </w:p>
    <w:p w14:paraId="66017DF7" w14:textId="77777777" w:rsidR="0058450C" w:rsidRDefault="0058450C" w:rsidP="00142B65">
      <w:pPr>
        <w:pStyle w:val="ThesisBody"/>
        <w:rPr>
          <w:rFonts w:asciiTheme="majorBidi" w:hAnsiTheme="majorBidi" w:cstheme="majorBidi"/>
          <w:bCs/>
        </w:rPr>
      </w:pPr>
    </w:p>
    <w:p w14:paraId="5E27D124" w14:textId="4A0CBED3" w:rsidR="00A161F3" w:rsidRDefault="0058450C" w:rsidP="00142B65">
      <w:pPr>
        <w:pStyle w:val="ThesisBody"/>
        <w:rPr>
          <w:rFonts w:asciiTheme="majorBidi" w:hAnsiTheme="majorBidi" w:cstheme="majorBidi"/>
          <w:bCs/>
        </w:rPr>
      </w:pPr>
      <w:r>
        <w:rPr>
          <w:rFonts w:asciiTheme="majorBidi" w:hAnsiTheme="majorBidi" w:cstheme="majorBidi"/>
          <w:bCs/>
        </w:rPr>
        <w:t>In the last step of block code sharpe ratio is calculated using annualised_return and standard deviation generated combinations.</w:t>
      </w:r>
    </w:p>
    <w:p w14:paraId="4149F8B7" w14:textId="4DD76836" w:rsidR="0058450C" w:rsidRDefault="0058450C" w:rsidP="00142B65">
      <w:pPr>
        <w:pStyle w:val="ThesisBody"/>
        <w:rPr>
          <w:rFonts w:asciiTheme="majorBidi" w:hAnsiTheme="majorBidi" w:cstheme="majorBidi"/>
          <w:bCs/>
        </w:rPr>
      </w:pPr>
    </w:p>
    <w:p w14:paraId="5BC5B063" w14:textId="77777777" w:rsidR="0058450C" w:rsidRDefault="0058450C" w:rsidP="00142B65">
      <w:pPr>
        <w:pStyle w:val="ThesisBody"/>
        <w:rPr>
          <w:rFonts w:asciiTheme="majorBidi" w:hAnsiTheme="majorBidi" w:cstheme="majorBidi"/>
          <w:bCs/>
        </w:rPr>
      </w:pPr>
    </w:p>
    <w:p w14:paraId="031A3FBE" w14:textId="63C49550" w:rsidR="0058450C" w:rsidRDefault="0058450C"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07A11C3F" wp14:editId="4594A940">
            <wp:extent cx="5731510" cy="698500"/>
            <wp:effectExtent l="0" t="0" r="254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19">
                      <a:extLst>
                        <a:ext uri="{28A0092B-C50C-407E-A947-70E740481C1C}">
                          <a14:useLocalDpi xmlns:a14="http://schemas.microsoft.com/office/drawing/2010/main" val="0"/>
                        </a:ext>
                      </a:extLst>
                    </a:blip>
                    <a:stretch>
                      <a:fillRect/>
                    </a:stretch>
                  </pic:blipFill>
                  <pic:spPr>
                    <a:xfrm>
                      <a:off x="0" y="0"/>
                      <a:ext cx="5731510" cy="698500"/>
                    </a:xfrm>
                    <a:prstGeom prst="rect">
                      <a:avLst/>
                    </a:prstGeom>
                  </pic:spPr>
                </pic:pic>
              </a:graphicData>
            </a:graphic>
          </wp:inline>
        </w:drawing>
      </w:r>
    </w:p>
    <w:p w14:paraId="3206204E" w14:textId="5CB3A1EA" w:rsidR="00BA4351" w:rsidRDefault="00BA4351" w:rsidP="00142B65">
      <w:pPr>
        <w:pStyle w:val="ThesisBody"/>
        <w:rPr>
          <w:rFonts w:asciiTheme="majorBidi" w:hAnsiTheme="majorBidi" w:cstheme="majorBidi"/>
          <w:bCs/>
        </w:rPr>
      </w:pPr>
    </w:p>
    <w:p w14:paraId="725768E5" w14:textId="3D7B51B1" w:rsidR="0091362F" w:rsidRDefault="0091362F" w:rsidP="00142B65">
      <w:pPr>
        <w:pStyle w:val="ThesisBody"/>
        <w:rPr>
          <w:rFonts w:asciiTheme="majorBidi" w:hAnsiTheme="majorBidi" w:cstheme="majorBidi"/>
          <w:bCs/>
        </w:rPr>
      </w:pPr>
      <w:r>
        <w:rPr>
          <w:rFonts w:asciiTheme="majorBidi" w:hAnsiTheme="majorBidi" w:cstheme="majorBidi"/>
          <w:bCs/>
        </w:rPr>
        <w:t>These lists are converted into numpy arrays and collated to obtain a list that contains corresponding randomised portfolio weight based entries of return,risk,sharpe ratio and weights for ten stock in the portfolio</w:t>
      </w:r>
      <w:r w:rsidR="000720AF">
        <w:rPr>
          <w:rFonts w:asciiTheme="majorBidi" w:hAnsiTheme="majorBidi" w:cstheme="majorBidi"/>
          <w:bCs/>
        </w:rPr>
        <w:t xml:space="preserve"> </w:t>
      </w:r>
    </w:p>
    <w:p w14:paraId="65DA511A" w14:textId="77777777" w:rsidR="000720AF" w:rsidRDefault="000720AF" w:rsidP="00142B65">
      <w:pPr>
        <w:pStyle w:val="ThesisBody"/>
        <w:rPr>
          <w:rFonts w:asciiTheme="majorBidi" w:hAnsiTheme="majorBidi" w:cstheme="majorBidi"/>
          <w:bCs/>
        </w:rPr>
      </w:pPr>
    </w:p>
    <w:p w14:paraId="44128818" w14:textId="22B75CD6" w:rsidR="000720AF" w:rsidRDefault="000720AF" w:rsidP="00142B65">
      <w:pPr>
        <w:pStyle w:val="ThesisBody"/>
        <w:rPr>
          <w:rFonts w:asciiTheme="majorBidi" w:hAnsiTheme="majorBidi" w:cstheme="majorBidi"/>
          <w:bCs/>
        </w:rPr>
      </w:pPr>
      <w:r>
        <w:rPr>
          <w:rFonts w:asciiTheme="majorBidi" w:hAnsiTheme="majorBidi" w:cstheme="majorBidi"/>
          <w:bCs/>
          <w:noProof/>
        </w:rPr>
        <w:lastRenderedPageBreak/>
        <w:drawing>
          <wp:inline distT="0" distB="0" distL="0" distR="0" wp14:anchorId="6F715269" wp14:editId="10261FC7">
            <wp:extent cx="5731510" cy="838200"/>
            <wp:effectExtent l="0" t="0" r="254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838200"/>
                    </a:xfrm>
                    <a:prstGeom prst="rect">
                      <a:avLst/>
                    </a:prstGeom>
                  </pic:spPr>
                </pic:pic>
              </a:graphicData>
            </a:graphic>
          </wp:inline>
        </w:drawing>
      </w:r>
    </w:p>
    <w:p w14:paraId="39BA4B39" w14:textId="77777777" w:rsidR="009F5919" w:rsidRDefault="009F5919" w:rsidP="00142B65">
      <w:pPr>
        <w:pStyle w:val="ThesisBody"/>
        <w:rPr>
          <w:rFonts w:asciiTheme="majorBidi" w:hAnsiTheme="majorBidi" w:cstheme="majorBidi"/>
          <w:bCs/>
        </w:rPr>
      </w:pPr>
    </w:p>
    <w:p w14:paraId="795898FD" w14:textId="44BA4A1E" w:rsidR="000720AF" w:rsidRDefault="000720AF" w:rsidP="00142B65">
      <w:pPr>
        <w:pStyle w:val="ThesisBody"/>
        <w:rPr>
          <w:rFonts w:asciiTheme="majorBidi" w:hAnsiTheme="majorBidi" w:cstheme="majorBidi"/>
          <w:bCs/>
        </w:rPr>
      </w:pPr>
      <w:r>
        <w:rPr>
          <w:rFonts w:asciiTheme="majorBidi" w:hAnsiTheme="majorBidi" w:cstheme="majorBidi"/>
          <w:bCs/>
        </w:rPr>
        <w:t>These are further saved in dataframe for easy reference and seach.</w:t>
      </w:r>
    </w:p>
    <w:p w14:paraId="01376214" w14:textId="77777777" w:rsidR="009F5919" w:rsidRDefault="009F5919" w:rsidP="00142B65">
      <w:pPr>
        <w:pStyle w:val="ThesisBody"/>
        <w:rPr>
          <w:rFonts w:asciiTheme="majorBidi" w:hAnsiTheme="majorBidi" w:cstheme="majorBidi"/>
          <w:bCs/>
        </w:rPr>
      </w:pPr>
    </w:p>
    <w:p w14:paraId="61A1A574" w14:textId="0D49583C" w:rsidR="000720AF" w:rsidRDefault="000720AF"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51CABD34" wp14:editId="4BA3CCD2">
            <wp:extent cx="5731510" cy="2357755"/>
            <wp:effectExtent l="0" t="0" r="2540" b="4445"/>
            <wp:docPr id="68" name="Picture 68"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email&#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2357755"/>
                    </a:xfrm>
                    <a:prstGeom prst="rect">
                      <a:avLst/>
                    </a:prstGeom>
                  </pic:spPr>
                </pic:pic>
              </a:graphicData>
            </a:graphic>
          </wp:inline>
        </w:drawing>
      </w:r>
    </w:p>
    <w:p w14:paraId="7BE7280E" w14:textId="3AE5FA73" w:rsidR="0091362F" w:rsidRDefault="000720AF" w:rsidP="00142B65">
      <w:pPr>
        <w:pStyle w:val="ThesisBody"/>
        <w:rPr>
          <w:rFonts w:asciiTheme="majorBidi" w:hAnsiTheme="majorBidi" w:cstheme="majorBidi"/>
          <w:bCs/>
        </w:rPr>
      </w:pPr>
      <w:r>
        <w:rPr>
          <w:rFonts w:asciiTheme="majorBidi" w:hAnsiTheme="majorBidi" w:cstheme="majorBidi"/>
          <w:bCs/>
        </w:rPr>
        <w:t xml:space="preserve">Next step involves finding optimum porfolios as per </w:t>
      </w:r>
      <w:r w:rsidR="00651F2A">
        <w:rPr>
          <w:rFonts w:asciiTheme="majorBidi" w:hAnsiTheme="majorBidi" w:cstheme="majorBidi"/>
          <w:bCs/>
        </w:rPr>
        <w:t>return and risk appetite.</w:t>
      </w:r>
    </w:p>
    <w:p w14:paraId="23C5E8BE" w14:textId="6C0D6F8F" w:rsidR="00651F2A" w:rsidRDefault="00651F2A" w:rsidP="00142B65">
      <w:pPr>
        <w:pStyle w:val="ThesisBody"/>
        <w:rPr>
          <w:rFonts w:asciiTheme="majorBidi" w:hAnsiTheme="majorBidi" w:cstheme="majorBidi"/>
          <w:bCs/>
        </w:rPr>
      </w:pPr>
      <w:r>
        <w:rPr>
          <w:rFonts w:asciiTheme="majorBidi" w:hAnsiTheme="majorBidi" w:cstheme="majorBidi"/>
          <w:bCs/>
        </w:rPr>
        <w:t>Three combinations of portfolios are chosen for display viz:minimum risk,maximum return and maximum sharpe keeping other two measures unconstrained during the search.</w:t>
      </w:r>
    </w:p>
    <w:p w14:paraId="0A31BBD6" w14:textId="77777777" w:rsidR="00651F2A" w:rsidRDefault="00651F2A" w:rsidP="00142B65">
      <w:pPr>
        <w:pStyle w:val="ThesisBody"/>
        <w:rPr>
          <w:rFonts w:asciiTheme="majorBidi" w:hAnsiTheme="majorBidi" w:cstheme="majorBidi"/>
          <w:bCs/>
        </w:rPr>
      </w:pPr>
    </w:p>
    <w:p w14:paraId="15D3565B" w14:textId="33AD41CC" w:rsidR="00651F2A" w:rsidRDefault="00651F2A"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18C1EB81" wp14:editId="156F5B47">
            <wp:extent cx="5731510" cy="1024255"/>
            <wp:effectExtent l="0" t="0" r="2540" b="4445"/>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1024255"/>
                    </a:xfrm>
                    <a:prstGeom prst="rect">
                      <a:avLst/>
                    </a:prstGeom>
                  </pic:spPr>
                </pic:pic>
              </a:graphicData>
            </a:graphic>
          </wp:inline>
        </w:drawing>
      </w:r>
    </w:p>
    <w:p w14:paraId="1F958F3C" w14:textId="1DE56874" w:rsidR="00651F2A" w:rsidRDefault="00651F2A" w:rsidP="00142B65">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5C5BF34C" w14:textId="3AE4A558" w:rsidR="009168C8" w:rsidRDefault="00BF4B0C" w:rsidP="00142B65">
      <w:pPr>
        <w:pStyle w:val="ThesisBody"/>
        <w:rPr>
          <w:rFonts w:asciiTheme="majorBidi" w:hAnsiTheme="majorBidi" w:cstheme="majorBidi"/>
          <w:bCs/>
        </w:rPr>
      </w:pPr>
      <w:r>
        <w:rPr>
          <w:rFonts w:asciiTheme="majorBidi" w:hAnsiTheme="majorBidi" w:cstheme="majorBidi"/>
          <w:bCs/>
        </w:rPr>
        <w:t xml:space="preserve">First output relates to minimum risk </w:t>
      </w:r>
      <w:r w:rsidR="009168C8">
        <w:rPr>
          <w:rFonts w:asciiTheme="majorBidi" w:hAnsiTheme="majorBidi" w:cstheme="majorBidi"/>
          <w:bCs/>
        </w:rPr>
        <w:t>constraint.</w:t>
      </w:r>
    </w:p>
    <w:p w14:paraId="70A8006D" w14:textId="77777777" w:rsidR="009F5919" w:rsidRDefault="009F5919" w:rsidP="00142B65">
      <w:pPr>
        <w:pStyle w:val="ThesisBody"/>
        <w:rPr>
          <w:rFonts w:asciiTheme="majorBidi" w:hAnsiTheme="majorBidi" w:cstheme="majorBidi"/>
          <w:bCs/>
        </w:rPr>
      </w:pPr>
    </w:p>
    <w:p w14:paraId="47F55247" w14:textId="77777777" w:rsidR="009F5919" w:rsidRDefault="009168C8"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601327AB" wp14:editId="3B214557">
            <wp:extent cx="5731510" cy="864235"/>
            <wp:effectExtent l="0" t="0" r="2540" b="0"/>
            <wp:docPr id="71" name="Picture 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 let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864235"/>
                    </a:xfrm>
                    <a:prstGeom prst="rect">
                      <a:avLst/>
                    </a:prstGeom>
                  </pic:spPr>
                </pic:pic>
              </a:graphicData>
            </a:graphic>
          </wp:inline>
        </w:drawing>
      </w:r>
    </w:p>
    <w:p w14:paraId="04E4DA53" w14:textId="78253F2B" w:rsidR="00BF4B0C" w:rsidRDefault="00132702" w:rsidP="00142B65">
      <w:pPr>
        <w:pStyle w:val="ThesisBody"/>
        <w:rPr>
          <w:rFonts w:asciiTheme="majorBidi" w:hAnsiTheme="majorBidi" w:cstheme="majorBidi"/>
          <w:bCs/>
        </w:rPr>
      </w:pPr>
      <w:r>
        <w:rPr>
          <w:rFonts w:asciiTheme="majorBidi" w:hAnsiTheme="majorBidi" w:cstheme="majorBidi"/>
          <w:bCs/>
        </w:rPr>
        <w:t>H</w:t>
      </w:r>
      <w:r w:rsidR="009168C8">
        <w:rPr>
          <w:rFonts w:asciiTheme="majorBidi" w:hAnsiTheme="majorBidi" w:cstheme="majorBidi"/>
          <w:bCs/>
        </w:rPr>
        <w:t xml:space="preserve">ere the risk  </w:t>
      </w:r>
      <w:r w:rsidR="00882119">
        <w:rPr>
          <w:rFonts w:asciiTheme="majorBidi" w:hAnsiTheme="majorBidi" w:cstheme="majorBidi"/>
          <w:bCs/>
        </w:rPr>
        <w:t>is 18.3% and return is 17%</w:t>
      </w:r>
      <w:r w:rsidR="00BC4185">
        <w:rPr>
          <w:rFonts w:asciiTheme="majorBidi" w:hAnsiTheme="majorBidi" w:cstheme="majorBidi"/>
          <w:bCs/>
        </w:rPr>
        <w:t xml:space="preserve"> which is suboptimal.</w:t>
      </w:r>
    </w:p>
    <w:p w14:paraId="78120D64" w14:textId="77777777" w:rsidR="00392699" w:rsidRDefault="00392699" w:rsidP="00392699">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6798A0B3" w14:textId="584E4219" w:rsidR="00392699" w:rsidRDefault="00392699" w:rsidP="00392699">
      <w:pPr>
        <w:pStyle w:val="ThesisBody"/>
        <w:rPr>
          <w:rFonts w:asciiTheme="majorBidi" w:hAnsiTheme="majorBidi" w:cstheme="majorBidi"/>
          <w:bCs/>
        </w:rPr>
      </w:pPr>
      <w:r>
        <w:rPr>
          <w:rFonts w:asciiTheme="majorBidi" w:hAnsiTheme="majorBidi" w:cstheme="majorBidi"/>
          <w:bCs/>
        </w:rPr>
        <w:t>First output relates to maximum return constraint.</w:t>
      </w:r>
    </w:p>
    <w:p w14:paraId="42C45EEC" w14:textId="559D86E5" w:rsidR="00392699" w:rsidRDefault="009F5919" w:rsidP="00392699">
      <w:pPr>
        <w:pStyle w:val="ThesisBody"/>
        <w:rPr>
          <w:rFonts w:asciiTheme="majorBidi" w:hAnsiTheme="majorBidi" w:cstheme="majorBidi"/>
          <w:bCs/>
        </w:rPr>
      </w:pPr>
      <w:r>
        <w:rPr>
          <w:rFonts w:asciiTheme="majorBidi" w:hAnsiTheme="majorBidi" w:cstheme="majorBidi"/>
          <w:bCs/>
        </w:rPr>
        <w:lastRenderedPageBreak/>
        <w:t>Fig:</w:t>
      </w:r>
    </w:p>
    <w:p w14:paraId="2AACAA5A" w14:textId="3C278C99" w:rsidR="00392699" w:rsidRDefault="00392699" w:rsidP="00392699">
      <w:pPr>
        <w:pStyle w:val="ThesisBody"/>
        <w:rPr>
          <w:rFonts w:asciiTheme="majorBidi" w:hAnsiTheme="majorBidi" w:cstheme="majorBidi"/>
          <w:bCs/>
        </w:rPr>
      </w:pPr>
      <w:r>
        <w:rPr>
          <w:noProof/>
        </w:rPr>
        <w:drawing>
          <wp:inline distT="0" distB="0" distL="0" distR="0" wp14:anchorId="5449A033" wp14:editId="2E6E048C">
            <wp:extent cx="5731510" cy="853440"/>
            <wp:effectExtent l="0" t="0" r="2540" b="3810"/>
            <wp:docPr id="74" name="Picture 7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xt&#10;&#10;Description automatically generated with medium confidence"/>
                    <pic:cNvPicPr/>
                  </pic:nvPicPr>
                  <pic:blipFill>
                    <a:blip r:embed="rId24"/>
                    <a:stretch>
                      <a:fillRect/>
                    </a:stretch>
                  </pic:blipFill>
                  <pic:spPr>
                    <a:xfrm>
                      <a:off x="0" y="0"/>
                      <a:ext cx="5731510" cy="853440"/>
                    </a:xfrm>
                    <a:prstGeom prst="rect">
                      <a:avLst/>
                    </a:prstGeom>
                  </pic:spPr>
                </pic:pic>
              </a:graphicData>
            </a:graphic>
          </wp:inline>
        </w:drawing>
      </w:r>
    </w:p>
    <w:p w14:paraId="7B6DEB38" w14:textId="77777777" w:rsidR="009F5919" w:rsidRDefault="009F5919" w:rsidP="00392699">
      <w:pPr>
        <w:pStyle w:val="ThesisBody"/>
        <w:rPr>
          <w:rFonts w:asciiTheme="majorBidi" w:hAnsiTheme="majorBidi" w:cstheme="majorBidi"/>
          <w:bCs/>
        </w:rPr>
      </w:pPr>
    </w:p>
    <w:p w14:paraId="33FD6C46" w14:textId="174CE15A" w:rsidR="00392699" w:rsidRDefault="00392699" w:rsidP="00392699">
      <w:pPr>
        <w:pStyle w:val="ThesisBody"/>
        <w:rPr>
          <w:rFonts w:asciiTheme="majorBidi" w:hAnsiTheme="majorBidi" w:cstheme="majorBidi"/>
          <w:bCs/>
        </w:rPr>
      </w:pPr>
      <w:r>
        <w:rPr>
          <w:rFonts w:asciiTheme="majorBidi" w:hAnsiTheme="majorBidi" w:cstheme="majorBidi"/>
          <w:bCs/>
        </w:rPr>
        <w:t>Here the return is 20% and  risk  is 19.69%,as the return increases so does the risk.</w:t>
      </w:r>
    </w:p>
    <w:p w14:paraId="3E10AB80" w14:textId="77777777" w:rsidR="00132702" w:rsidRDefault="00132702" w:rsidP="00142B65">
      <w:pPr>
        <w:pStyle w:val="ThesisBody"/>
        <w:rPr>
          <w:rFonts w:asciiTheme="majorBidi" w:hAnsiTheme="majorBidi" w:cstheme="majorBidi"/>
          <w:bCs/>
        </w:rPr>
      </w:pPr>
    </w:p>
    <w:p w14:paraId="7330BEE0" w14:textId="1885F8FA" w:rsidR="00392699" w:rsidRDefault="00392699" w:rsidP="00392699">
      <w:pPr>
        <w:pStyle w:val="ThesisBody"/>
        <w:rPr>
          <w:rFonts w:asciiTheme="majorBidi" w:hAnsiTheme="majorBidi" w:cstheme="majorBidi"/>
          <w:bCs/>
        </w:rPr>
      </w:pPr>
      <w:r>
        <w:rPr>
          <w:rFonts w:asciiTheme="majorBidi" w:hAnsiTheme="majorBidi" w:cstheme="majorBidi"/>
          <w:bCs/>
        </w:rPr>
        <w:t>Finally the combination of return,risk and sharpe is received for maximum return constraint.</w:t>
      </w:r>
    </w:p>
    <w:p w14:paraId="301781B3" w14:textId="4EA9C406" w:rsidR="00392699" w:rsidRDefault="009F5919" w:rsidP="00392699">
      <w:pPr>
        <w:pStyle w:val="ThesisBody"/>
        <w:rPr>
          <w:rFonts w:asciiTheme="majorBidi" w:hAnsiTheme="majorBidi" w:cstheme="majorBidi"/>
          <w:bCs/>
        </w:rPr>
      </w:pPr>
      <w:r>
        <w:rPr>
          <w:rFonts w:asciiTheme="majorBidi" w:hAnsiTheme="majorBidi" w:cstheme="majorBidi"/>
          <w:bCs/>
        </w:rPr>
        <w:t>Fig:</w:t>
      </w:r>
    </w:p>
    <w:p w14:paraId="10D78047" w14:textId="2299F25A" w:rsidR="00392699" w:rsidRDefault="00392699" w:rsidP="00392699">
      <w:pPr>
        <w:pStyle w:val="ThesisBody"/>
        <w:rPr>
          <w:rFonts w:asciiTheme="majorBidi" w:hAnsiTheme="majorBidi" w:cstheme="majorBidi"/>
          <w:bCs/>
        </w:rPr>
      </w:pPr>
      <w:r>
        <w:rPr>
          <w:rFonts w:asciiTheme="majorBidi" w:hAnsiTheme="majorBidi" w:cstheme="majorBidi"/>
          <w:bCs/>
          <w:noProof/>
        </w:rPr>
        <w:drawing>
          <wp:inline distT="0" distB="0" distL="0" distR="0" wp14:anchorId="06F33333" wp14:editId="1CC30A22">
            <wp:extent cx="5731510" cy="1018540"/>
            <wp:effectExtent l="0" t="0" r="254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1018540"/>
                    </a:xfrm>
                    <a:prstGeom prst="rect">
                      <a:avLst/>
                    </a:prstGeom>
                  </pic:spPr>
                </pic:pic>
              </a:graphicData>
            </a:graphic>
          </wp:inline>
        </w:drawing>
      </w:r>
    </w:p>
    <w:p w14:paraId="3660EBE0" w14:textId="481E89A4"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w:t>
      </w:r>
      <w:r w:rsidR="00AB2797">
        <w:rPr>
          <w:rFonts w:asciiTheme="majorBidi" w:hAnsiTheme="majorBidi" w:cstheme="majorBidi"/>
          <w:bCs/>
        </w:rPr>
        <w:t>19.44</w:t>
      </w:r>
      <w:r>
        <w:rPr>
          <w:rFonts w:asciiTheme="majorBidi" w:hAnsiTheme="majorBidi" w:cstheme="majorBidi"/>
          <w:bCs/>
        </w:rPr>
        <w:t>% and  risk  is 19.</w:t>
      </w:r>
      <w:r w:rsidR="00AB2797">
        <w:rPr>
          <w:rFonts w:asciiTheme="majorBidi" w:hAnsiTheme="majorBidi" w:cstheme="majorBidi"/>
          <w:bCs/>
        </w:rPr>
        <w:t>0</w:t>
      </w:r>
      <w:r>
        <w:rPr>
          <w:rFonts w:asciiTheme="majorBidi" w:hAnsiTheme="majorBidi" w:cstheme="majorBidi"/>
          <w:bCs/>
        </w:rPr>
        <w:t>%,</w:t>
      </w:r>
      <w:r w:rsidR="00AB2797">
        <w:rPr>
          <w:rFonts w:asciiTheme="majorBidi" w:hAnsiTheme="majorBidi" w:cstheme="majorBidi"/>
          <w:bCs/>
        </w:rPr>
        <w:t xml:space="preserve"> and sharpe ratio value is maximum i.e 1.02.</w:t>
      </w:r>
    </w:p>
    <w:p w14:paraId="64F91D1A" w14:textId="7E599436" w:rsidR="00604270" w:rsidRDefault="00AB2797" w:rsidP="00142B65">
      <w:pPr>
        <w:pStyle w:val="ThesisBody"/>
        <w:rPr>
          <w:rFonts w:asciiTheme="majorBidi" w:hAnsiTheme="majorBidi" w:cstheme="majorBidi"/>
          <w:bCs/>
        </w:rPr>
      </w:pPr>
      <w:r>
        <w:rPr>
          <w:rFonts w:asciiTheme="majorBidi" w:hAnsiTheme="majorBidi" w:cstheme="majorBidi"/>
          <w:bCs/>
        </w:rPr>
        <w:t>The portfolio weights are seen concentrated under five stocks Adaniports-9.4%,Asianpaints 17.4,Bhartiairtl at 17.8%,Reliance at 10% and T</w:t>
      </w:r>
      <w:r w:rsidR="00DD31CB">
        <w:rPr>
          <w:rFonts w:asciiTheme="majorBidi" w:hAnsiTheme="majorBidi" w:cstheme="majorBidi"/>
          <w:bCs/>
        </w:rPr>
        <w:t>cs</w:t>
      </w:r>
      <w:r>
        <w:rPr>
          <w:rFonts w:asciiTheme="majorBidi" w:hAnsiTheme="majorBidi" w:cstheme="majorBidi"/>
          <w:bCs/>
        </w:rPr>
        <w:t xml:space="preserve"> at 16% these sum upto 70% of total weights.</w:t>
      </w:r>
      <w:r w:rsidR="00DD31CB">
        <w:rPr>
          <w:rFonts w:asciiTheme="majorBidi" w:hAnsiTheme="majorBidi" w:cstheme="majorBidi"/>
          <w:bCs/>
        </w:rPr>
        <w:t xml:space="preserve"> </w:t>
      </w:r>
    </w:p>
    <w:p w14:paraId="4D97DBAB" w14:textId="1FC34BBA" w:rsidR="00DD31CB" w:rsidRDefault="009F5919" w:rsidP="00142B65">
      <w:pPr>
        <w:pStyle w:val="ThesisBody"/>
        <w:rPr>
          <w:rFonts w:asciiTheme="majorBidi" w:hAnsiTheme="majorBidi" w:cstheme="majorBidi"/>
          <w:bCs/>
        </w:rPr>
      </w:pPr>
      <w:r>
        <w:rPr>
          <w:rFonts w:asciiTheme="majorBidi" w:hAnsiTheme="majorBidi" w:cstheme="majorBidi"/>
          <w:bCs/>
        </w:rPr>
        <w:t>Table:</w:t>
      </w:r>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709061D" w14:textId="55D3194B" w:rsidR="000A08B4" w:rsidRDefault="00DD31CB" w:rsidP="00142B65">
      <w:pPr>
        <w:pStyle w:val="ThesisBody"/>
        <w:rPr>
          <w:rFonts w:asciiTheme="majorBidi" w:hAnsiTheme="majorBidi" w:cstheme="majorBidi"/>
          <w:bCs/>
        </w:rPr>
      </w:pPr>
      <w:r>
        <w:rPr>
          <w:rFonts w:asciiTheme="majorBidi" w:hAnsiTheme="majorBidi" w:cstheme="majorBidi"/>
          <w:bCs/>
        </w:rPr>
        <w:t>On the lower end Ntpc,ultracemco and sunpharma have only 14% weights.There is clear concentration on weights on certain stocks.</w:t>
      </w:r>
    </w:p>
    <w:p w14:paraId="1C0AE49C" w14:textId="77777777" w:rsidR="00DD31CB" w:rsidRDefault="00DD31CB" w:rsidP="00142B65">
      <w:pPr>
        <w:pStyle w:val="ThesisBody"/>
        <w:rPr>
          <w:rFonts w:asciiTheme="majorBidi" w:hAnsiTheme="majorBidi" w:cstheme="majorBidi"/>
          <w:bCs/>
        </w:rPr>
      </w:pPr>
    </w:p>
    <w:p w14:paraId="0316923A" w14:textId="77777777" w:rsidR="009F5919" w:rsidRDefault="009F5919" w:rsidP="00142B65">
      <w:pPr>
        <w:pStyle w:val="ThesisBody"/>
        <w:rPr>
          <w:rFonts w:asciiTheme="majorBidi" w:hAnsiTheme="majorBidi" w:cstheme="majorBidi"/>
          <w:bCs/>
        </w:rPr>
      </w:pPr>
    </w:p>
    <w:p w14:paraId="21FFD105" w14:textId="77777777" w:rsidR="009F5919" w:rsidRDefault="009F5919" w:rsidP="00142B65">
      <w:pPr>
        <w:pStyle w:val="ThesisBody"/>
        <w:rPr>
          <w:rFonts w:asciiTheme="majorBidi" w:hAnsiTheme="majorBidi" w:cstheme="majorBidi"/>
          <w:bCs/>
        </w:rPr>
      </w:pPr>
    </w:p>
    <w:p w14:paraId="1D1AAA33" w14:textId="13F46628" w:rsidR="00FE0945" w:rsidRDefault="00FE0945" w:rsidP="00142B65">
      <w:pPr>
        <w:pStyle w:val="ThesisBody"/>
        <w:rPr>
          <w:rFonts w:asciiTheme="majorBidi" w:hAnsiTheme="majorBidi" w:cstheme="majorBidi"/>
          <w:bCs/>
        </w:rPr>
      </w:pPr>
      <w:r>
        <w:rPr>
          <w:rFonts w:asciiTheme="majorBidi" w:hAnsiTheme="majorBidi" w:cstheme="majorBidi"/>
          <w:bCs/>
        </w:rPr>
        <w:lastRenderedPageBreak/>
        <w:t>The efficient frontier achieved is visualised through Matplotlib.</w:t>
      </w:r>
    </w:p>
    <w:p w14:paraId="738E24F2" w14:textId="223CDC8A" w:rsidR="00FE0945" w:rsidRDefault="00242DD6" w:rsidP="00142B65">
      <w:pPr>
        <w:pStyle w:val="ThesisBody"/>
        <w:rPr>
          <w:rFonts w:asciiTheme="majorBidi" w:hAnsiTheme="majorBidi" w:cstheme="majorBidi"/>
          <w:bCs/>
        </w:rPr>
      </w:pPr>
      <w:r>
        <w:rPr>
          <w:rFonts w:asciiTheme="majorBidi" w:hAnsiTheme="majorBidi" w:cstheme="majorBidi"/>
          <w:bCs/>
        </w:rPr>
        <w:t>Effic</w:t>
      </w:r>
      <w:r w:rsidR="00831685">
        <w:rPr>
          <w:rFonts w:asciiTheme="majorBidi" w:hAnsiTheme="majorBidi" w:cstheme="majorBidi"/>
          <w:bCs/>
        </w:rPr>
        <w:t>ient frontier is a two dimensional space where the effort is to get maximum return with a minimum risk.The aim is to find a point with lower value of x i.e volatility and higher value of y i.e return.</w:t>
      </w:r>
    </w:p>
    <w:p w14:paraId="4E93B748" w14:textId="4EC6E549" w:rsidR="00DD31CB" w:rsidRDefault="009F5919" w:rsidP="00142B65">
      <w:pPr>
        <w:pStyle w:val="ThesisBody"/>
        <w:rPr>
          <w:rFonts w:asciiTheme="majorBidi" w:hAnsiTheme="majorBidi" w:cstheme="majorBidi"/>
          <w:bCs/>
        </w:rPr>
      </w:pPr>
      <w:r>
        <w:rPr>
          <w:rFonts w:asciiTheme="majorBidi" w:hAnsiTheme="majorBidi" w:cstheme="majorBidi"/>
          <w:bCs/>
        </w:rPr>
        <w:t>Fig:</w:t>
      </w:r>
    </w:p>
    <w:p w14:paraId="238FD1A5" w14:textId="2B366144" w:rsidR="00FE0945" w:rsidRDefault="00240AD5" w:rsidP="00142B65">
      <w:pPr>
        <w:pStyle w:val="ThesisBody"/>
        <w:rPr>
          <w:rFonts w:asciiTheme="majorBidi" w:hAnsiTheme="majorBidi" w:cstheme="majorBidi"/>
          <w:bCs/>
        </w:rPr>
      </w:pPr>
      <w:r>
        <w:rPr>
          <w:noProof/>
          <w:lang w:val="en-US" w:eastAsia="en-US"/>
        </w:rPr>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C677EE"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lang w:val="en-US" w:eastAsia="en-US"/>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0A73C1E1" w14:textId="77777777" w:rsidR="009F5919" w:rsidRDefault="009F5919" w:rsidP="00142B65">
      <w:pPr>
        <w:pStyle w:val="ThesisBody"/>
        <w:rPr>
          <w:rFonts w:asciiTheme="majorBidi" w:hAnsiTheme="majorBidi" w:cstheme="majorBidi"/>
          <w:bCs/>
        </w:rPr>
      </w:pPr>
    </w:p>
    <w:p w14:paraId="603E3675" w14:textId="3F5712A9" w:rsidR="00DD31CB" w:rsidRDefault="00DD31CB" w:rsidP="00142B65">
      <w:pPr>
        <w:pStyle w:val="ThesisBody"/>
        <w:rPr>
          <w:rFonts w:asciiTheme="majorBidi" w:hAnsiTheme="majorBidi" w:cstheme="majorBidi"/>
          <w:bCs/>
        </w:rPr>
      </w:pPr>
      <w:r>
        <w:rPr>
          <w:rFonts w:asciiTheme="majorBidi" w:hAnsiTheme="majorBidi" w:cstheme="majorBidi"/>
          <w:bCs/>
        </w:rPr>
        <w:t xml:space="preserve">Place on the efficient portfolio graph which </w:t>
      </w:r>
      <w:r w:rsidR="00DC1933">
        <w:rPr>
          <w:rFonts w:asciiTheme="majorBidi" w:hAnsiTheme="majorBidi" w:cstheme="majorBidi"/>
          <w:bCs/>
        </w:rPr>
        <w:t>is desirable is closer to y(lower Volatilty value ) axis with higher value of y(higher return)</w:t>
      </w:r>
    </w:p>
    <w:p w14:paraId="774DE1F4" w14:textId="7D55543A"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Pr>
          <w:rFonts w:asciiTheme="majorBidi" w:hAnsiTheme="majorBidi" w:cstheme="majorBidi"/>
        </w:rPr>
        <w:t>th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r w:rsidRPr="00D04B86">
        <w:rPr>
          <w:rFonts w:asciiTheme="majorBidi" w:hAnsiTheme="majorBidi" w:cstheme="majorBidi"/>
        </w:rPr>
        <w:t>PyPortfolioOpt</w:t>
      </w:r>
      <w:r>
        <w:rPr>
          <w:rFonts w:asciiTheme="majorBidi" w:hAnsiTheme="majorBidi" w:cstheme="majorBidi"/>
        </w:rPr>
        <w:t xml:space="preserve">.This package is used to arrive at efficient frontier for </w:t>
      </w:r>
      <w:r w:rsidR="006366F3">
        <w:rPr>
          <w:rFonts w:asciiTheme="majorBidi" w:hAnsiTheme="majorBidi" w:cstheme="majorBidi"/>
        </w:rPr>
        <w:t>maximum sharpe ratio.</w:t>
      </w:r>
    </w:p>
    <w:p w14:paraId="4D8D3C77" w14:textId="15E1781B" w:rsidR="007F477E" w:rsidRDefault="007F477E" w:rsidP="00E5359D">
      <w:pPr>
        <w:pStyle w:val="ThesisBody"/>
        <w:rPr>
          <w:rFonts w:asciiTheme="majorBidi" w:hAnsiTheme="majorBidi" w:cstheme="majorBidi"/>
        </w:rPr>
      </w:pPr>
      <w:r>
        <w:rPr>
          <w:rFonts w:asciiTheme="majorBidi" w:hAnsiTheme="majorBidi" w:cstheme="majorBidi"/>
        </w:rPr>
        <w:t>Pyportfolioopt has inbuilt functions to calculate historical annualised return and covariance.</w:t>
      </w:r>
    </w:p>
    <w:p w14:paraId="05C97376" w14:textId="77777777" w:rsidR="009F5919" w:rsidRDefault="009F5919" w:rsidP="00E5359D">
      <w:pPr>
        <w:pStyle w:val="ThesisBody"/>
        <w:rPr>
          <w:rFonts w:asciiTheme="majorBidi" w:hAnsiTheme="majorBidi" w:cstheme="majorBidi"/>
        </w:rPr>
      </w:pPr>
    </w:p>
    <w:p w14:paraId="270907C8" w14:textId="1C5F2C91" w:rsidR="007F477E" w:rsidRDefault="007F477E" w:rsidP="00E5359D">
      <w:pPr>
        <w:pStyle w:val="ThesisBody"/>
        <w:rPr>
          <w:rFonts w:asciiTheme="majorBidi" w:hAnsiTheme="majorBidi" w:cstheme="majorBidi"/>
        </w:rPr>
      </w:pPr>
      <w:r>
        <w:rPr>
          <w:rFonts w:asciiTheme="majorBidi" w:hAnsiTheme="majorBidi" w:cstheme="majorBidi"/>
          <w:noProof/>
        </w:rPr>
        <w:drawing>
          <wp:inline distT="0" distB="0" distL="0" distR="0" wp14:anchorId="79DB1B9D" wp14:editId="6AE0B8C6">
            <wp:extent cx="5731510" cy="1156970"/>
            <wp:effectExtent l="0" t="0" r="254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27">
                      <a:extLst>
                        <a:ext uri="{28A0092B-C50C-407E-A947-70E740481C1C}">
                          <a14:useLocalDpi xmlns:a14="http://schemas.microsoft.com/office/drawing/2010/main" val="0"/>
                        </a:ext>
                      </a:extLst>
                    </a:blip>
                    <a:stretch>
                      <a:fillRect/>
                    </a:stretch>
                  </pic:blipFill>
                  <pic:spPr>
                    <a:xfrm>
                      <a:off x="0" y="0"/>
                      <a:ext cx="5731510" cy="1156970"/>
                    </a:xfrm>
                    <a:prstGeom prst="rect">
                      <a:avLst/>
                    </a:prstGeom>
                  </pic:spPr>
                </pic:pic>
              </a:graphicData>
            </a:graphic>
          </wp:inline>
        </w:drawing>
      </w:r>
    </w:p>
    <w:p w14:paraId="0A3D8115" w14:textId="77777777" w:rsidR="009F5919" w:rsidRDefault="009F5919" w:rsidP="00E5359D">
      <w:pPr>
        <w:pStyle w:val="ThesisBody"/>
        <w:rPr>
          <w:rFonts w:asciiTheme="majorBidi" w:hAnsiTheme="majorBidi" w:cstheme="majorBidi"/>
        </w:rPr>
      </w:pPr>
    </w:p>
    <w:p w14:paraId="2CAAA42B" w14:textId="167C3724" w:rsidR="007F477E" w:rsidRDefault="007F477E" w:rsidP="00E5359D">
      <w:pPr>
        <w:pStyle w:val="ThesisBody"/>
        <w:rPr>
          <w:rFonts w:asciiTheme="majorBidi" w:hAnsiTheme="majorBidi" w:cstheme="majorBidi"/>
        </w:rPr>
      </w:pPr>
      <w:r>
        <w:rPr>
          <w:rFonts w:asciiTheme="majorBidi" w:hAnsiTheme="majorBidi" w:cstheme="majorBidi"/>
        </w:rPr>
        <w:t xml:space="preserve">In further steps the sharpe ratio is </w:t>
      </w:r>
      <w:r w:rsidR="004E0198">
        <w:rPr>
          <w:rFonts w:asciiTheme="majorBidi" w:hAnsiTheme="majorBidi" w:cstheme="majorBidi"/>
        </w:rPr>
        <w:t>maximised</w:t>
      </w:r>
      <w:r>
        <w:rPr>
          <w:rFonts w:asciiTheme="majorBidi" w:hAnsiTheme="majorBidi" w:cstheme="majorBidi"/>
        </w:rPr>
        <w:t xml:space="preserve"> </w:t>
      </w:r>
      <w:r w:rsidR="004E0198">
        <w:rPr>
          <w:rFonts w:asciiTheme="majorBidi" w:hAnsiTheme="majorBidi" w:cstheme="majorBidi"/>
        </w:rPr>
        <w:t>to achieve optimum portfolio.</w:t>
      </w:r>
    </w:p>
    <w:p w14:paraId="7DAF4309" w14:textId="47ABA47C" w:rsidR="009F5919" w:rsidRDefault="009F5919" w:rsidP="00E5359D">
      <w:pPr>
        <w:pStyle w:val="ThesisBody"/>
        <w:rPr>
          <w:rFonts w:asciiTheme="majorBidi" w:hAnsiTheme="majorBidi" w:cstheme="majorBidi"/>
          <w:noProof/>
        </w:rPr>
      </w:pPr>
    </w:p>
    <w:p w14:paraId="1ED1F866" w14:textId="3EDF173C" w:rsidR="009F5919" w:rsidRDefault="009F5919" w:rsidP="00E5359D">
      <w:pPr>
        <w:pStyle w:val="ThesisBody"/>
        <w:rPr>
          <w:rFonts w:asciiTheme="majorBidi" w:hAnsiTheme="majorBidi" w:cstheme="majorBidi"/>
          <w:noProof/>
        </w:rPr>
      </w:pPr>
      <w:r>
        <w:rPr>
          <w:rFonts w:asciiTheme="majorBidi" w:hAnsiTheme="majorBidi" w:cstheme="majorBidi"/>
          <w:noProof/>
        </w:rPr>
        <w:lastRenderedPageBreak/>
        <w:t>Fig:</w:t>
      </w:r>
    </w:p>
    <w:p w14:paraId="365C20E4" w14:textId="748DC443" w:rsidR="004E0198" w:rsidRDefault="004E0198" w:rsidP="00E5359D">
      <w:pPr>
        <w:pStyle w:val="ThesisBody"/>
        <w:rPr>
          <w:rFonts w:asciiTheme="majorBidi" w:hAnsiTheme="majorBidi" w:cstheme="majorBidi"/>
        </w:rPr>
      </w:pPr>
      <w:r>
        <w:rPr>
          <w:rFonts w:asciiTheme="majorBidi" w:hAnsiTheme="majorBidi" w:cstheme="majorBidi"/>
          <w:noProof/>
        </w:rPr>
        <w:drawing>
          <wp:inline distT="0" distB="0" distL="0" distR="0" wp14:anchorId="665A5177" wp14:editId="6F6CD670">
            <wp:extent cx="5731510" cy="82042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820420"/>
                    </a:xfrm>
                    <a:prstGeom prst="rect">
                      <a:avLst/>
                    </a:prstGeom>
                  </pic:spPr>
                </pic:pic>
              </a:graphicData>
            </a:graphic>
          </wp:inline>
        </w:drawing>
      </w:r>
    </w:p>
    <w:p w14:paraId="70C465CC" w14:textId="77777777" w:rsidR="004E0198" w:rsidRDefault="004E0198" w:rsidP="00E5359D">
      <w:pPr>
        <w:pStyle w:val="ThesisBody"/>
        <w:rPr>
          <w:rFonts w:asciiTheme="majorBidi" w:hAnsiTheme="majorBidi" w:cstheme="majorBidi"/>
        </w:rPr>
      </w:pPr>
    </w:p>
    <w:p w14:paraId="24B5C2CA" w14:textId="0F8B2826" w:rsidR="007F477E" w:rsidRDefault="004E0198" w:rsidP="00E5359D">
      <w:pPr>
        <w:pStyle w:val="ThesisBody"/>
        <w:rPr>
          <w:rFonts w:asciiTheme="majorBidi" w:hAnsiTheme="majorBidi" w:cstheme="majorBidi"/>
        </w:rPr>
      </w:pPr>
      <w:r>
        <w:rPr>
          <w:rFonts w:asciiTheme="majorBidi" w:hAnsiTheme="majorBidi" w:cstheme="majorBidi"/>
        </w:rPr>
        <w:t>The return and sharpe ratio are higher than the monte carlo random simulation method.</w:t>
      </w:r>
    </w:p>
    <w:p w14:paraId="688FFAFD" w14:textId="2042731D" w:rsidR="009F5919" w:rsidRDefault="009F5919" w:rsidP="00E5359D">
      <w:pPr>
        <w:pStyle w:val="ThesisBody"/>
        <w:rPr>
          <w:rFonts w:asciiTheme="majorBidi" w:hAnsiTheme="majorBidi" w:cstheme="majorBidi"/>
        </w:rPr>
      </w:pPr>
      <w:r>
        <w:rPr>
          <w:rFonts w:asciiTheme="majorBidi" w:hAnsiTheme="majorBidi" w:cstheme="majorBidi"/>
        </w:rPr>
        <w:t>Fig</w:t>
      </w:r>
    </w:p>
    <w:p w14:paraId="54BF0259" w14:textId="662054FA" w:rsidR="004E0198" w:rsidRDefault="004E0198" w:rsidP="00E5359D">
      <w:pPr>
        <w:pStyle w:val="ThesisBody"/>
        <w:rPr>
          <w:rFonts w:asciiTheme="majorBidi" w:hAnsiTheme="majorBidi" w:cstheme="majorBidi"/>
        </w:rPr>
      </w:pPr>
      <w:r>
        <w:rPr>
          <w:rFonts w:asciiTheme="majorBidi" w:hAnsiTheme="majorBidi" w:cstheme="majorBidi"/>
          <w:noProof/>
        </w:rPr>
        <w:drawing>
          <wp:inline distT="0" distB="0" distL="0" distR="0" wp14:anchorId="0168E4C6" wp14:editId="48E80831">
            <wp:extent cx="5731510" cy="568960"/>
            <wp:effectExtent l="0" t="0" r="254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68960"/>
                    </a:xfrm>
                    <a:prstGeom prst="rect">
                      <a:avLst/>
                    </a:prstGeom>
                  </pic:spPr>
                </pic:pic>
              </a:graphicData>
            </a:graphic>
          </wp:inline>
        </w:drawing>
      </w:r>
    </w:p>
    <w:p w14:paraId="2CE83469" w14:textId="77777777" w:rsidR="009F5919" w:rsidRDefault="009F5919" w:rsidP="00833326">
      <w:pPr>
        <w:pStyle w:val="ThesisBody"/>
        <w:rPr>
          <w:rFonts w:asciiTheme="majorBidi" w:hAnsiTheme="majorBidi" w:cstheme="majorBidi"/>
          <w:bCs/>
        </w:rPr>
      </w:pPr>
    </w:p>
    <w:p w14:paraId="3841CC8B" w14:textId="3046F315"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58379307" w14:textId="3CB71565" w:rsidR="00300EE4" w:rsidRDefault="00D730BA" w:rsidP="00833326">
      <w:pPr>
        <w:pStyle w:val="ThesisBody"/>
        <w:rPr>
          <w:rFonts w:asciiTheme="majorBidi" w:hAnsiTheme="majorBidi" w:cstheme="majorBidi"/>
          <w:bCs/>
        </w:rPr>
      </w:pPr>
      <w:r>
        <w:rPr>
          <w:rFonts w:asciiTheme="majorBidi" w:hAnsiTheme="majorBidi" w:cstheme="majorBidi"/>
          <w:bCs/>
        </w:rPr>
        <w:t>Tabe 10:Stock weights in predicted portfolio</w:t>
      </w:r>
    </w:p>
    <w:p w14:paraId="7AB55B09" w14:textId="77777777" w:rsidR="009F5919" w:rsidRDefault="009F5919" w:rsidP="00833326">
      <w:pPr>
        <w:pStyle w:val="ThesisBody"/>
        <w:rPr>
          <w:rFonts w:asciiTheme="majorBidi" w:hAnsiTheme="majorBidi" w:cstheme="majorBidi"/>
          <w:bCs/>
        </w:rPr>
      </w:pPr>
    </w:p>
    <w:p w14:paraId="0E50CFC6" w14:textId="5C9C7EB2" w:rsidR="00D730BA" w:rsidRDefault="009F5919" w:rsidP="00833326">
      <w:pPr>
        <w:pStyle w:val="ThesisBody"/>
        <w:rPr>
          <w:rFonts w:asciiTheme="majorBidi" w:hAnsiTheme="majorBidi" w:cstheme="majorBidi"/>
          <w:bCs/>
        </w:rPr>
      </w:pPr>
      <w:r>
        <w:rPr>
          <w:rFonts w:asciiTheme="majorBidi" w:hAnsiTheme="majorBidi" w:cstheme="majorBidi"/>
          <w:bCs/>
        </w:rPr>
        <w:t>Table:</w:t>
      </w:r>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088F1081" w:rsidR="00D730BA" w:rsidRDefault="00D730BA" w:rsidP="00833326">
      <w:pPr>
        <w:pStyle w:val="ThesisBody"/>
        <w:rPr>
          <w:rFonts w:asciiTheme="majorBidi" w:hAnsiTheme="majorBidi" w:cstheme="majorBidi"/>
          <w:bCs/>
        </w:rPr>
      </w:pPr>
    </w:p>
    <w:p w14:paraId="7378CA06" w14:textId="79631636" w:rsidR="004E0198" w:rsidRDefault="004E0198" w:rsidP="00833326">
      <w:pPr>
        <w:pStyle w:val="ThesisBody"/>
        <w:rPr>
          <w:rFonts w:asciiTheme="majorBidi" w:hAnsiTheme="majorBidi" w:cstheme="majorBidi"/>
          <w:bCs/>
        </w:rPr>
      </w:pPr>
      <w:r>
        <w:rPr>
          <w:rFonts w:asciiTheme="majorBidi" w:hAnsiTheme="majorBidi" w:cstheme="majorBidi"/>
          <w:bCs/>
        </w:rPr>
        <w:t>Here interestingly the portfolio allocation is even skewed to only 4 stocks weighting almost 98%.This is typical of traditional MVO method.</w:t>
      </w:r>
      <w:r w:rsidR="00D0046B">
        <w:rPr>
          <w:rFonts w:asciiTheme="majorBidi" w:hAnsiTheme="majorBidi" w:cstheme="majorBidi"/>
          <w:bCs/>
        </w:rPr>
        <w:t>A Closer look at stock visualisation table N will reveal that there is a comparatively higher variance in left out stocks.</w:t>
      </w:r>
    </w:p>
    <w:p w14:paraId="6E19E0BC" w14:textId="77777777" w:rsidR="00D730BA" w:rsidRDefault="00D730BA" w:rsidP="00833326">
      <w:pPr>
        <w:pStyle w:val="ThesisBody"/>
        <w:rPr>
          <w:rFonts w:asciiTheme="majorBidi" w:hAnsiTheme="majorBidi" w:cstheme="majorBidi"/>
          <w:bCs/>
        </w:rPr>
      </w:pPr>
    </w:p>
    <w:p w14:paraId="53BD390C" w14:textId="59126833" w:rsidR="006F3AE2" w:rsidRDefault="006F3AE2" w:rsidP="006F3AE2">
      <w:pPr>
        <w:pStyle w:val="ThesisBody"/>
        <w:rPr>
          <w:rFonts w:asciiTheme="majorBidi" w:hAnsiTheme="majorBidi" w:cstheme="majorBidi"/>
          <w:b/>
        </w:rPr>
      </w:pPr>
      <w:r>
        <w:rPr>
          <w:rFonts w:asciiTheme="majorBidi" w:hAnsiTheme="majorBidi" w:cstheme="majorBidi"/>
          <w:b/>
        </w:rPr>
        <w:t>4.2       Challenger models implementation</w:t>
      </w:r>
      <w:r w:rsidR="000A08B4">
        <w:rPr>
          <w:rFonts w:asciiTheme="majorBidi" w:hAnsiTheme="majorBidi" w:cstheme="majorBidi"/>
          <w:b/>
        </w:rPr>
        <w:t xml:space="preserve"> in datarobot</w:t>
      </w:r>
    </w:p>
    <w:p w14:paraId="7D50BFED" w14:textId="04C77764"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r w:rsidR="002A62D0">
        <w:rPr>
          <w:rFonts w:asciiTheme="majorBidi" w:hAnsiTheme="majorBidi" w:cstheme="majorBidi"/>
          <w:bCs/>
        </w:rPr>
        <w:t xml:space="preserve">in </w:t>
      </w:r>
      <w:r w:rsidR="000A08B4" w:rsidRPr="002A62D0">
        <w:rPr>
          <w:rFonts w:asciiTheme="majorBidi" w:hAnsiTheme="majorBidi" w:cstheme="majorBidi"/>
          <w:bCs/>
        </w:rPr>
        <w:t>datarobo</w:t>
      </w:r>
      <w:r w:rsidR="002A62D0">
        <w:rPr>
          <w:rFonts w:asciiTheme="majorBidi" w:hAnsiTheme="majorBidi" w:cstheme="majorBidi"/>
          <w:bCs/>
        </w:rPr>
        <w:t xml:space="preserve">t </w:t>
      </w:r>
      <w:r w:rsidRPr="006F3AE2">
        <w:rPr>
          <w:rFonts w:asciiTheme="majorBidi" w:hAnsiTheme="majorBidi" w:cstheme="majorBidi"/>
          <w:bCs/>
        </w:rPr>
        <w:t>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co</w:t>
      </w:r>
      <w:r w:rsidR="0016640B">
        <w:rPr>
          <w:rFonts w:asciiTheme="majorBidi" w:hAnsiTheme="majorBidi" w:cstheme="majorBidi"/>
          <w:bCs/>
        </w:rPr>
        <w:t>lab.</w:t>
      </w:r>
    </w:p>
    <w:p w14:paraId="733BE123" w14:textId="1337715D" w:rsidR="0030159C" w:rsidRDefault="0030159C" w:rsidP="006F3AE2">
      <w:pPr>
        <w:pStyle w:val="ThesisBody"/>
        <w:rPr>
          <w:rFonts w:asciiTheme="majorBidi" w:hAnsiTheme="majorBidi" w:cstheme="majorBidi"/>
          <w:bCs/>
        </w:rPr>
      </w:pPr>
      <w:r>
        <w:rPr>
          <w:rFonts w:asciiTheme="majorBidi" w:hAnsiTheme="majorBidi" w:cstheme="majorBidi"/>
          <w:bCs/>
        </w:rPr>
        <w:t>“talib” a custome package in python is used to calculate SMA and RSI for time periods 14,30,50 and 200.These new features are appended column wise to the original dataset.</w:t>
      </w:r>
    </w:p>
    <w:p w14:paraId="17E13A62" w14:textId="3312F08A" w:rsidR="0016640B" w:rsidRDefault="0016640B" w:rsidP="006F3AE2">
      <w:pPr>
        <w:pStyle w:val="ThesisBody"/>
        <w:rPr>
          <w:rFonts w:asciiTheme="majorBidi" w:hAnsiTheme="majorBidi" w:cstheme="majorBidi"/>
          <w:bCs/>
        </w:rPr>
      </w:pPr>
    </w:p>
    <w:p w14:paraId="78A2BB44" w14:textId="2EA2E09A" w:rsidR="0030159C" w:rsidRDefault="009F5919" w:rsidP="006F3AE2">
      <w:pPr>
        <w:pStyle w:val="ThesisBody"/>
        <w:rPr>
          <w:rFonts w:asciiTheme="majorBidi" w:hAnsiTheme="majorBidi" w:cstheme="majorBidi"/>
          <w:bCs/>
        </w:rPr>
      </w:pPr>
      <w:r>
        <w:rPr>
          <w:rFonts w:asciiTheme="majorBidi" w:hAnsiTheme="majorBidi" w:cstheme="majorBidi"/>
          <w:bCs/>
        </w:rPr>
        <w:t>Fig:</w:t>
      </w:r>
    </w:p>
    <w:p w14:paraId="17B3D28F" w14:textId="68971EA9"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3FD03F23" w14:textId="77777777" w:rsidR="0030159C" w:rsidRDefault="0030159C" w:rsidP="006F3AE2">
      <w:pPr>
        <w:pStyle w:val="ThesisBody"/>
        <w:rPr>
          <w:rFonts w:asciiTheme="majorBidi" w:hAnsiTheme="majorBidi" w:cstheme="majorBidi"/>
          <w:bCs/>
        </w:rPr>
      </w:pPr>
    </w:p>
    <w:p w14:paraId="0A79389D" w14:textId="5104CA43" w:rsidR="0016640B" w:rsidRDefault="0016640B" w:rsidP="006F3AE2">
      <w:pPr>
        <w:pStyle w:val="ThesisBody"/>
        <w:rPr>
          <w:rFonts w:asciiTheme="majorBidi" w:hAnsiTheme="majorBidi" w:cstheme="majorBidi"/>
          <w:bCs/>
        </w:rPr>
      </w:pPr>
      <w:r>
        <w:rPr>
          <w:rFonts w:asciiTheme="majorBidi" w:hAnsiTheme="majorBidi" w:cstheme="majorBidi"/>
          <w:bCs/>
        </w:rPr>
        <w:t>Which leads to new data set with increased features.</w:t>
      </w:r>
    </w:p>
    <w:p w14:paraId="2CAA865E" w14:textId="44282E89" w:rsidR="0016640B" w:rsidRDefault="009F5919" w:rsidP="006F3AE2">
      <w:pPr>
        <w:pStyle w:val="ThesisBody"/>
        <w:rPr>
          <w:rFonts w:asciiTheme="majorBidi" w:hAnsiTheme="majorBidi" w:cstheme="majorBidi"/>
          <w:bCs/>
        </w:rPr>
      </w:pPr>
      <w:r>
        <w:rPr>
          <w:rFonts w:asciiTheme="majorBidi" w:hAnsiTheme="majorBidi" w:cstheme="majorBidi"/>
          <w:bCs/>
        </w:rPr>
        <w:t>Fig:</w:t>
      </w:r>
    </w:p>
    <w:p w14:paraId="35B86438" w14:textId="01B4481E"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221FF58C" w14:textId="77777777" w:rsidR="003C73DD" w:rsidRDefault="003C73DD"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ma30,ma50 and ma200 for the moving average,for RSI new features added were rsi14,rsi30,rsi50,rsi200.</w:t>
      </w: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Adding Moving average helps in smoothening the data and removes unwanted noise.</w:t>
      </w:r>
    </w:p>
    <w:p w14:paraId="6985D4D8" w14:textId="77777777" w:rsidR="009F5919" w:rsidRDefault="009F5919" w:rsidP="006F3AE2">
      <w:pPr>
        <w:pStyle w:val="ThesisBody"/>
        <w:rPr>
          <w:rFonts w:asciiTheme="majorBidi" w:hAnsiTheme="majorBidi" w:cstheme="majorBidi"/>
          <w:bCs/>
        </w:rPr>
      </w:pPr>
    </w:p>
    <w:p w14:paraId="05AF65E4" w14:textId="77777777" w:rsidR="009F5919" w:rsidRDefault="009F5919" w:rsidP="006F3AE2">
      <w:pPr>
        <w:pStyle w:val="ThesisBody"/>
        <w:rPr>
          <w:rFonts w:asciiTheme="majorBidi" w:hAnsiTheme="majorBidi" w:cstheme="majorBidi"/>
          <w:bCs/>
        </w:rPr>
      </w:pPr>
    </w:p>
    <w:p w14:paraId="3F1B37DA" w14:textId="77777777" w:rsidR="009F5919" w:rsidRDefault="009F5919" w:rsidP="006F3AE2">
      <w:pPr>
        <w:pStyle w:val="ThesisBody"/>
        <w:rPr>
          <w:rFonts w:asciiTheme="majorBidi" w:hAnsiTheme="majorBidi" w:cstheme="majorBidi"/>
          <w:bCs/>
        </w:rPr>
      </w:pPr>
    </w:p>
    <w:p w14:paraId="6B5413A9" w14:textId="77777777" w:rsidR="009F5919" w:rsidRDefault="009F5919" w:rsidP="006F3AE2">
      <w:pPr>
        <w:pStyle w:val="ThesisBody"/>
        <w:rPr>
          <w:rFonts w:asciiTheme="majorBidi" w:hAnsiTheme="majorBidi" w:cstheme="majorBidi"/>
          <w:bCs/>
        </w:rPr>
      </w:pPr>
    </w:p>
    <w:p w14:paraId="2A6C285A" w14:textId="77777777" w:rsidR="009F5919" w:rsidRDefault="009F5919" w:rsidP="006F3AE2">
      <w:pPr>
        <w:pStyle w:val="ThesisBody"/>
        <w:rPr>
          <w:rFonts w:asciiTheme="majorBidi" w:hAnsiTheme="majorBidi" w:cstheme="majorBidi"/>
          <w:bCs/>
        </w:rPr>
      </w:pPr>
    </w:p>
    <w:p w14:paraId="58D68E63" w14:textId="77777777" w:rsidR="009F5919" w:rsidRDefault="009F5919" w:rsidP="006F3AE2">
      <w:pPr>
        <w:pStyle w:val="ThesisBody"/>
        <w:rPr>
          <w:rFonts w:asciiTheme="majorBidi" w:hAnsiTheme="majorBidi" w:cstheme="majorBidi"/>
          <w:bCs/>
        </w:rPr>
      </w:pPr>
    </w:p>
    <w:p w14:paraId="2965E2AC" w14:textId="77777777" w:rsidR="009F5919" w:rsidRDefault="009F5919" w:rsidP="006F3AE2">
      <w:pPr>
        <w:pStyle w:val="ThesisBody"/>
        <w:rPr>
          <w:rFonts w:asciiTheme="majorBidi" w:hAnsiTheme="majorBidi" w:cstheme="majorBidi"/>
          <w:bCs/>
        </w:rPr>
      </w:pPr>
    </w:p>
    <w:p w14:paraId="0A77B6CD" w14:textId="77777777" w:rsidR="009F5919" w:rsidRDefault="009F5919" w:rsidP="006F3AE2">
      <w:pPr>
        <w:pStyle w:val="ThesisBody"/>
        <w:rPr>
          <w:rFonts w:asciiTheme="majorBidi" w:hAnsiTheme="majorBidi" w:cstheme="majorBidi"/>
          <w:bCs/>
        </w:rPr>
      </w:pPr>
    </w:p>
    <w:p w14:paraId="51D8828F" w14:textId="77777777" w:rsidR="009F5919" w:rsidRDefault="009F5919" w:rsidP="006F3AE2">
      <w:pPr>
        <w:pStyle w:val="ThesisBody"/>
        <w:rPr>
          <w:rFonts w:asciiTheme="majorBidi" w:hAnsiTheme="majorBidi" w:cstheme="majorBidi"/>
          <w:bCs/>
        </w:rPr>
      </w:pPr>
    </w:p>
    <w:p w14:paraId="24A86500" w14:textId="77777777" w:rsidR="009F5919" w:rsidRDefault="009F5919" w:rsidP="006F3AE2">
      <w:pPr>
        <w:pStyle w:val="ThesisBody"/>
        <w:rPr>
          <w:rFonts w:asciiTheme="majorBidi" w:hAnsiTheme="majorBidi" w:cstheme="majorBidi"/>
          <w:bCs/>
        </w:rPr>
      </w:pPr>
    </w:p>
    <w:p w14:paraId="477269DB" w14:textId="77777777" w:rsidR="009F5919" w:rsidRDefault="009F5919" w:rsidP="006F3AE2">
      <w:pPr>
        <w:pStyle w:val="ThesisBody"/>
        <w:rPr>
          <w:rFonts w:asciiTheme="majorBidi" w:hAnsiTheme="majorBidi" w:cstheme="majorBidi"/>
          <w:bCs/>
        </w:rPr>
      </w:pPr>
    </w:p>
    <w:p w14:paraId="26DF4837" w14:textId="77777777" w:rsidR="009F5919" w:rsidRDefault="009F5919" w:rsidP="006F3AE2">
      <w:pPr>
        <w:pStyle w:val="ThesisBody"/>
        <w:rPr>
          <w:rFonts w:asciiTheme="majorBidi" w:hAnsiTheme="majorBidi" w:cstheme="majorBidi"/>
          <w:bCs/>
        </w:rPr>
      </w:pPr>
    </w:p>
    <w:p w14:paraId="25BA8F5D" w14:textId="77777777" w:rsidR="009F5919" w:rsidRDefault="009F5919" w:rsidP="006F3AE2">
      <w:pPr>
        <w:pStyle w:val="ThesisBody"/>
        <w:rPr>
          <w:rFonts w:asciiTheme="majorBidi" w:hAnsiTheme="majorBidi" w:cstheme="majorBidi"/>
          <w:bCs/>
        </w:rPr>
      </w:pPr>
    </w:p>
    <w:p w14:paraId="773F34C3" w14:textId="77777777" w:rsidR="009F5919" w:rsidRDefault="009F5919" w:rsidP="006F3AE2">
      <w:pPr>
        <w:pStyle w:val="ThesisBody"/>
        <w:rPr>
          <w:rFonts w:asciiTheme="majorBidi" w:hAnsiTheme="majorBidi" w:cstheme="majorBidi"/>
          <w:bCs/>
        </w:rPr>
      </w:pPr>
    </w:p>
    <w:p w14:paraId="1A550255" w14:textId="011AABD8" w:rsidR="0016640B" w:rsidRDefault="00BB25AA" w:rsidP="006F3AE2">
      <w:pPr>
        <w:pStyle w:val="ThesisBody"/>
        <w:rPr>
          <w:rFonts w:asciiTheme="majorBidi" w:hAnsiTheme="majorBidi" w:cstheme="majorBidi"/>
          <w:bCs/>
        </w:rPr>
      </w:pPr>
      <w:r>
        <w:rPr>
          <w:rFonts w:asciiTheme="majorBidi" w:hAnsiTheme="majorBidi" w:cstheme="majorBidi"/>
          <w:bCs/>
        </w:rPr>
        <w:lastRenderedPageBreak/>
        <w:t>Figure 10:Smoothened Data</w:t>
      </w:r>
    </w:p>
    <w:p w14:paraId="54CDAC0C" w14:textId="77777777" w:rsidR="00D730BA" w:rsidRDefault="00D730BA" w:rsidP="006F3AE2">
      <w:pPr>
        <w:pStyle w:val="ThesisBody"/>
        <w:rPr>
          <w:rFonts w:asciiTheme="majorBidi" w:hAnsiTheme="majorBidi" w:cstheme="majorBidi"/>
          <w:bCs/>
        </w:rPr>
      </w:pPr>
    </w:p>
    <w:p w14:paraId="711135BB" w14:textId="12AF5BDA" w:rsidR="00BB25AA" w:rsidRDefault="00BB25AA"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3F018E7E" w14:textId="77777777" w:rsidR="00DF14CC" w:rsidRDefault="00DF14CC" w:rsidP="006F3AE2">
      <w:pPr>
        <w:pStyle w:val="ThesisBody"/>
        <w:rPr>
          <w:rFonts w:asciiTheme="majorBidi" w:hAnsiTheme="majorBidi" w:cstheme="majorBidi"/>
          <w:bCs/>
        </w:rPr>
      </w:pPr>
    </w:p>
    <w:p w14:paraId="39316017" w14:textId="77777777" w:rsidR="00DF14CC" w:rsidRDefault="00DF14CC" w:rsidP="006F3AE2">
      <w:pPr>
        <w:pStyle w:val="ThesisBody"/>
        <w:rPr>
          <w:rFonts w:asciiTheme="majorBidi" w:hAnsiTheme="majorBidi" w:cstheme="majorBidi"/>
          <w:bCs/>
        </w:rPr>
      </w:pPr>
    </w:p>
    <w:p w14:paraId="6D0713F3" w14:textId="2F4D7EF9" w:rsidR="0029739B" w:rsidRDefault="00D730BA" w:rsidP="006F3AE2">
      <w:pPr>
        <w:pStyle w:val="ThesisBody"/>
        <w:rPr>
          <w:rFonts w:asciiTheme="majorBidi" w:hAnsiTheme="majorBidi" w:cstheme="majorBidi"/>
          <w:bCs/>
        </w:rPr>
      </w:pPr>
      <w:r>
        <w:rPr>
          <w:rFonts w:asciiTheme="majorBidi" w:hAnsiTheme="majorBidi" w:cstheme="majorBidi"/>
          <w:bCs/>
        </w:rPr>
        <w:t>Resulting data is split onto train,validation</w:t>
      </w:r>
      <w:r w:rsidR="00522D23">
        <w:rPr>
          <w:rFonts w:asciiTheme="majorBidi" w:hAnsiTheme="majorBidi" w:cstheme="majorBidi"/>
          <w:bCs/>
        </w:rPr>
        <w:t xml:space="preserve"> and test dataset.Each set having 1000,</w:t>
      </w:r>
      <w:r w:rsidR="004B08BC">
        <w:rPr>
          <w:rFonts w:asciiTheme="majorBidi" w:hAnsiTheme="majorBidi" w:cstheme="majorBidi"/>
          <w:bCs/>
        </w:rPr>
        <w:t>70</w:t>
      </w:r>
      <w:r w:rsidR="00522D23">
        <w:rPr>
          <w:rFonts w:asciiTheme="majorBidi" w:hAnsiTheme="majorBidi" w:cstheme="majorBidi"/>
          <w:bCs/>
        </w:rPr>
        <w:t xml:space="preserve"> and </w:t>
      </w:r>
      <w:r w:rsidR="004B08BC">
        <w:rPr>
          <w:rFonts w:asciiTheme="majorBidi" w:hAnsiTheme="majorBidi" w:cstheme="majorBidi"/>
          <w:bCs/>
        </w:rPr>
        <w:t>76</w:t>
      </w:r>
      <w:r w:rsidR="00522D23">
        <w:rPr>
          <w:rFonts w:asciiTheme="majorBidi" w:hAnsiTheme="majorBidi" w:cstheme="majorBidi"/>
          <w:bCs/>
        </w:rPr>
        <w:t xml:space="preserve"> records respectively.A total of 10 data sets are created for which 5 models each are created.This results in a total of 50 models being created</w:t>
      </w:r>
      <w:r w:rsidR="00E411EC">
        <w:rPr>
          <w:rFonts w:asciiTheme="majorBidi" w:hAnsiTheme="majorBidi" w:cstheme="majorBidi"/>
          <w:bCs/>
        </w:rPr>
        <w:t>.</w:t>
      </w:r>
      <w:r w:rsidR="00A532C7">
        <w:rPr>
          <w:rFonts w:asciiTheme="majorBidi" w:hAnsiTheme="majorBidi" w:cstheme="majorBidi"/>
          <w:bCs/>
        </w:rPr>
        <w:t>Stock data is loaded into AutoML tool datarobot to create a model pipeline.Certain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w:t>
      </w:r>
      <w:r w:rsidR="00903493">
        <w:rPr>
          <w:rFonts w:asciiTheme="majorBidi" w:hAnsiTheme="majorBidi" w:cstheme="majorBidi"/>
          <w:bCs/>
        </w:rPr>
        <w:t xml:space="preserve"> by creating a “partition” feature in dataset.</w:t>
      </w:r>
    </w:p>
    <w:p w14:paraId="0A5BAA5C" w14:textId="77777777" w:rsidR="00C238FE" w:rsidRDefault="00C238FE" w:rsidP="006F3AE2">
      <w:pPr>
        <w:pStyle w:val="ThesisBody"/>
        <w:rPr>
          <w:rFonts w:asciiTheme="majorBidi" w:hAnsiTheme="majorBidi" w:cstheme="majorBidi"/>
          <w:bCs/>
        </w:rPr>
      </w:pPr>
    </w:p>
    <w:p w14:paraId="4B0CDFD0" w14:textId="52CC801D" w:rsidR="00C238FE" w:rsidRDefault="00C238FE" w:rsidP="006F3AE2">
      <w:pPr>
        <w:pStyle w:val="ThesisBody"/>
        <w:rPr>
          <w:rFonts w:asciiTheme="majorBidi" w:hAnsiTheme="majorBidi" w:cstheme="majorBidi"/>
          <w:bCs/>
        </w:rPr>
      </w:pPr>
      <w:r>
        <w:rPr>
          <w:rFonts w:asciiTheme="majorBidi" w:hAnsiTheme="majorBidi" w:cstheme="majorBidi"/>
          <w:bCs/>
        </w:rPr>
        <w:t>Table</w:t>
      </w:r>
    </w:p>
    <w:tbl>
      <w:tblPr>
        <w:tblStyle w:val="TableGrid"/>
        <w:tblW w:w="0" w:type="auto"/>
        <w:tblLook w:val="04A0" w:firstRow="1" w:lastRow="0" w:firstColumn="1" w:lastColumn="0" w:noHBand="0" w:noVBand="1"/>
      </w:tblPr>
      <w:tblGrid>
        <w:gridCol w:w="2420"/>
        <w:gridCol w:w="2322"/>
        <w:gridCol w:w="1666"/>
        <w:gridCol w:w="2834"/>
      </w:tblGrid>
      <w:tr w:rsidR="00903493" w14:paraId="133FC997" w14:textId="758C3904" w:rsidTr="002772E0">
        <w:tc>
          <w:tcPr>
            <w:tcW w:w="2420" w:type="dxa"/>
          </w:tcPr>
          <w:p w14:paraId="420CA61F" w14:textId="797371E9" w:rsidR="00903493" w:rsidRDefault="00903493" w:rsidP="006F3AE2">
            <w:pPr>
              <w:pStyle w:val="ThesisBody"/>
              <w:rPr>
                <w:rFonts w:asciiTheme="majorBidi" w:hAnsiTheme="majorBidi" w:cstheme="majorBidi"/>
                <w:bCs/>
              </w:rPr>
            </w:pPr>
            <w:r>
              <w:rPr>
                <w:rFonts w:asciiTheme="majorBidi" w:hAnsiTheme="majorBidi" w:cstheme="majorBidi"/>
                <w:bCs/>
              </w:rPr>
              <w:t>Feature name</w:t>
            </w:r>
          </w:p>
        </w:tc>
        <w:tc>
          <w:tcPr>
            <w:tcW w:w="2322" w:type="dxa"/>
          </w:tcPr>
          <w:p w14:paraId="7A4DBA71" w14:textId="03D86020" w:rsidR="00903493" w:rsidRDefault="00903493" w:rsidP="006F3AE2">
            <w:pPr>
              <w:pStyle w:val="ThesisBody"/>
              <w:rPr>
                <w:rFonts w:asciiTheme="majorBidi" w:hAnsiTheme="majorBidi" w:cstheme="majorBidi"/>
                <w:bCs/>
              </w:rPr>
            </w:pPr>
            <w:r>
              <w:rPr>
                <w:rFonts w:asciiTheme="majorBidi" w:hAnsiTheme="majorBidi" w:cstheme="majorBidi"/>
                <w:bCs/>
              </w:rPr>
              <w:t xml:space="preserve">Data </w:t>
            </w:r>
          </w:p>
        </w:tc>
        <w:tc>
          <w:tcPr>
            <w:tcW w:w="1666" w:type="dxa"/>
          </w:tcPr>
          <w:p w14:paraId="12F67053" w14:textId="71CD08DC" w:rsidR="00903493" w:rsidRDefault="00903493" w:rsidP="006F3AE2">
            <w:pPr>
              <w:pStyle w:val="ThesisBody"/>
              <w:rPr>
                <w:rFonts w:asciiTheme="majorBidi" w:hAnsiTheme="majorBidi" w:cstheme="majorBidi"/>
                <w:bCs/>
              </w:rPr>
            </w:pPr>
            <w:r>
              <w:rPr>
                <w:rFonts w:asciiTheme="majorBidi" w:hAnsiTheme="majorBidi" w:cstheme="majorBidi"/>
                <w:bCs/>
              </w:rPr>
              <w:t>Count</w:t>
            </w:r>
          </w:p>
        </w:tc>
        <w:tc>
          <w:tcPr>
            <w:tcW w:w="2834" w:type="dxa"/>
          </w:tcPr>
          <w:p w14:paraId="1F74558D" w14:textId="07B262B9" w:rsidR="00903493" w:rsidRDefault="00903493" w:rsidP="006F3AE2">
            <w:pPr>
              <w:pStyle w:val="ThesisBody"/>
              <w:rPr>
                <w:rFonts w:asciiTheme="majorBidi" w:hAnsiTheme="majorBidi" w:cstheme="majorBidi"/>
                <w:bCs/>
              </w:rPr>
            </w:pPr>
            <w:r>
              <w:rPr>
                <w:rFonts w:asciiTheme="majorBidi" w:hAnsiTheme="majorBidi" w:cstheme="majorBidi"/>
                <w:bCs/>
              </w:rPr>
              <w:t>Time</w:t>
            </w:r>
          </w:p>
        </w:tc>
      </w:tr>
      <w:tr w:rsidR="00903493" w14:paraId="6A0520B1" w14:textId="4D02C8E1" w:rsidTr="002772E0">
        <w:tc>
          <w:tcPr>
            <w:tcW w:w="2420" w:type="dxa"/>
          </w:tcPr>
          <w:p w14:paraId="11256A7E" w14:textId="19D9C294"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637325EF" w14:textId="03F736BC" w:rsidR="00903493" w:rsidRDefault="00903493" w:rsidP="006F3AE2">
            <w:pPr>
              <w:pStyle w:val="ThesisBody"/>
              <w:rPr>
                <w:rFonts w:asciiTheme="majorBidi" w:hAnsiTheme="majorBidi" w:cstheme="majorBidi"/>
                <w:bCs/>
              </w:rPr>
            </w:pPr>
            <w:r>
              <w:rPr>
                <w:rFonts w:asciiTheme="majorBidi" w:hAnsiTheme="majorBidi" w:cstheme="majorBidi"/>
                <w:bCs/>
              </w:rPr>
              <w:t>Train</w:t>
            </w:r>
          </w:p>
        </w:tc>
        <w:tc>
          <w:tcPr>
            <w:tcW w:w="1666" w:type="dxa"/>
          </w:tcPr>
          <w:p w14:paraId="53832A93" w14:textId="5742A60D" w:rsidR="00903493" w:rsidRDefault="00903493" w:rsidP="006F3AE2">
            <w:pPr>
              <w:pStyle w:val="ThesisBody"/>
              <w:rPr>
                <w:rFonts w:asciiTheme="majorBidi" w:hAnsiTheme="majorBidi" w:cstheme="majorBidi"/>
                <w:bCs/>
              </w:rPr>
            </w:pPr>
            <w:r>
              <w:rPr>
                <w:rFonts w:asciiTheme="majorBidi" w:hAnsiTheme="majorBidi" w:cstheme="majorBidi"/>
                <w:bCs/>
              </w:rPr>
              <w:t>1000</w:t>
            </w:r>
          </w:p>
        </w:tc>
        <w:tc>
          <w:tcPr>
            <w:tcW w:w="2834" w:type="dxa"/>
          </w:tcPr>
          <w:p w14:paraId="7EE14497" w14:textId="187D296B" w:rsidR="00903493" w:rsidRDefault="002772E0" w:rsidP="006F3AE2">
            <w:pPr>
              <w:pStyle w:val="ThesisBody"/>
              <w:rPr>
                <w:rFonts w:asciiTheme="majorBidi" w:hAnsiTheme="majorBidi" w:cstheme="majorBidi"/>
                <w:bCs/>
              </w:rPr>
            </w:pPr>
            <w:r>
              <w:rPr>
                <w:rFonts w:asciiTheme="majorBidi" w:hAnsiTheme="majorBidi" w:cstheme="majorBidi"/>
                <w:bCs/>
              </w:rPr>
              <w:t>26/10/2017-11/11/2021</w:t>
            </w:r>
          </w:p>
        </w:tc>
      </w:tr>
      <w:tr w:rsidR="00903493" w14:paraId="35176BC5" w14:textId="2311416E" w:rsidTr="002772E0">
        <w:tc>
          <w:tcPr>
            <w:tcW w:w="2420" w:type="dxa"/>
          </w:tcPr>
          <w:p w14:paraId="61C41797" w14:textId="1CCA314B"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3AC9EE46" w14:textId="195E80CC" w:rsidR="00903493" w:rsidRDefault="00903493" w:rsidP="006F3AE2">
            <w:pPr>
              <w:pStyle w:val="ThesisBody"/>
              <w:rPr>
                <w:rFonts w:asciiTheme="majorBidi" w:hAnsiTheme="majorBidi" w:cstheme="majorBidi"/>
                <w:bCs/>
              </w:rPr>
            </w:pPr>
            <w:r>
              <w:rPr>
                <w:rFonts w:asciiTheme="majorBidi" w:hAnsiTheme="majorBidi" w:cstheme="majorBidi"/>
                <w:bCs/>
              </w:rPr>
              <w:t>Val</w:t>
            </w:r>
          </w:p>
        </w:tc>
        <w:tc>
          <w:tcPr>
            <w:tcW w:w="1666" w:type="dxa"/>
          </w:tcPr>
          <w:p w14:paraId="6FC6B4EA" w14:textId="169AD3DB" w:rsidR="00903493" w:rsidRDefault="00903493" w:rsidP="006F3AE2">
            <w:pPr>
              <w:pStyle w:val="ThesisBody"/>
              <w:rPr>
                <w:rFonts w:asciiTheme="majorBidi" w:hAnsiTheme="majorBidi" w:cstheme="majorBidi"/>
                <w:bCs/>
              </w:rPr>
            </w:pPr>
            <w:r>
              <w:rPr>
                <w:rFonts w:asciiTheme="majorBidi" w:hAnsiTheme="majorBidi" w:cstheme="majorBidi"/>
                <w:bCs/>
              </w:rPr>
              <w:t>76</w:t>
            </w:r>
          </w:p>
        </w:tc>
        <w:tc>
          <w:tcPr>
            <w:tcW w:w="2834" w:type="dxa"/>
          </w:tcPr>
          <w:p w14:paraId="6807D414" w14:textId="23CCC309" w:rsidR="00903493" w:rsidRDefault="002772E0" w:rsidP="006F3AE2">
            <w:pPr>
              <w:pStyle w:val="ThesisBody"/>
              <w:rPr>
                <w:rFonts w:asciiTheme="majorBidi" w:hAnsiTheme="majorBidi" w:cstheme="majorBidi"/>
                <w:bCs/>
              </w:rPr>
            </w:pPr>
            <w:r>
              <w:rPr>
                <w:rFonts w:asciiTheme="majorBidi" w:hAnsiTheme="majorBidi" w:cstheme="majorBidi"/>
                <w:bCs/>
              </w:rPr>
              <w:t>12/11/2021-28/02/2022</w:t>
            </w:r>
          </w:p>
        </w:tc>
      </w:tr>
      <w:tr w:rsidR="00903493" w14:paraId="7A86097D" w14:textId="0F5FE92C" w:rsidTr="002772E0">
        <w:tc>
          <w:tcPr>
            <w:tcW w:w="2420" w:type="dxa"/>
          </w:tcPr>
          <w:p w14:paraId="5E8E3AA8" w14:textId="56DB1853"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116D33EC" w14:textId="2B861E22" w:rsidR="00903493" w:rsidRDefault="00903493" w:rsidP="006F3AE2">
            <w:pPr>
              <w:pStyle w:val="ThesisBody"/>
              <w:rPr>
                <w:rFonts w:asciiTheme="majorBidi" w:hAnsiTheme="majorBidi" w:cstheme="majorBidi"/>
                <w:bCs/>
              </w:rPr>
            </w:pPr>
            <w:r>
              <w:rPr>
                <w:rFonts w:asciiTheme="majorBidi" w:hAnsiTheme="majorBidi" w:cstheme="majorBidi"/>
                <w:bCs/>
              </w:rPr>
              <w:t>Test</w:t>
            </w:r>
          </w:p>
        </w:tc>
        <w:tc>
          <w:tcPr>
            <w:tcW w:w="1666" w:type="dxa"/>
          </w:tcPr>
          <w:p w14:paraId="256DA600" w14:textId="7300F304" w:rsidR="00903493" w:rsidRDefault="00903493" w:rsidP="006F3AE2">
            <w:pPr>
              <w:pStyle w:val="ThesisBody"/>
              <w:rPr>
                <w:rFonts w:asciiTheme="majorBidi" w:hAnsiTheme="majorBidi" w:cstheme="majorBidi"/>
                <w:bCs/>
              </w:rPr>
            </w:pPr>
            <w:r>
              <w:rPr>
                <w:rFonts w:asciiTheme="majorBidi" w:hAnsiTheme="majorBidi" w:cstheme="majorBidi"/>
                <w:bCs/>
              </w:rPr>
              <w:t>70</w:t>
            </w:r>
          </w:p>
        </w:tc>
        <w:tc>
          <w:tcPr>
            <w:tcW w:w="2834" w:type="dxa"/>
          </w:tcPr>
          <w:p w14:paraId="6D80F1A8" w14:textId="77532362" w:rsidR="00903493" w:rsidRDefault="002772E0" w:rsidP="006F3AE2">
            <w:pPr>
              <w:pStyle w:val="ThesisBody"/>
              <w:rPr>
                <w:rFonts w:asciiTheme="majorBidi" w:hAnsiTheme="majorBidi" w:cstheme="majorBidi"/>
                <w:bCs/>
              </w:rPr>
            </w:pPr>
            <w:r>
              <w:rPr>
                <w:rFonts w:asciiTheme="majorBidi" w:hAnsiTheme="majorBidi" w:cstheme="majorBidi"/>
                <w:bCs/>
              </w:rPr>
              <w:t>02/03/2022-31-05-2022</w:t>
            </w:r>
          </w:p>
        </w:tc>
      </w:tr>
    </w:tbl>
    <w:p w14:paraId="5429C8EB" w14:textId="620DC69F" w:rsidR="009F5919" w:rsidRDefault="009F5919" w:rsidP="006F3AE2">
      <w:pPr>
        <w:pStyle w:val="ThesisBody"/>
        <w:rPr>
          <w:rFonts w:asciiTheme="majorBidi" w:hAnsiTheme="majorBidi" w:cstheme="majorBidi"/>
          <w:bCs/>
          <w:noProof/>
          <w:lang w:val="en-US" w:eastAsia="en-US"/>
        </w:rPr>
      </w:pPr>
    </w:p>
    <w:p w14:paraId="4589A724" w14:textId="7D64F93C" w:rsidR="009F5919" w:rsidRDefault="00C238FE" w:rsidP="006F3AE2">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These setting are saved through patitioning tab in additional properties.</w:t>
      </w:r>
    </w:p>
    <w:p w14:paraId="77021DF2" w14:textId="2743D4D6" w:rsidR="009F5919" w:rsidRDefault="009F5919" w:rsidP="006F3AE2">
      <w:pPr>
        <w:pStyle w:val="ThesisBody"/>
        <w:rPr>
          <w:rFonts w:asciiTheme="majorBidi" w:hAnsiTheme="majorBidi" w:cstheme="majorBidi"/>
          <w:bCs/>
          <w:noProof/>
          <w:lang w:val="en-US" w:eastAsia="en-US"/>
        </w:rPr>
      </w:pPr>
    </w:p>
    <w:p w14:paraId="7048DC66" w14:textId="363C19E9" w:rsidR="009F5919" w:rsidRDefault="009F5919" w:rsidP="006F3AE2">
      <w:pPr>
        <w:pStyle w:val="ThesisBody"/>
        <w:rPr>
          <w:rFonts w:asciiTheme="majorBidi" w:hAnsiTheme="majorBidi" w:cstheme="majorBidi"/>
          <w:bCs/>
          <w:noProof/>
          <w:lang w:val="en-US" w:eastAsia="en-US"/>
        </w:rPr>
      </w:pPr>
    </w:p>
    <w:p w14:paraId="3ABAC601" w14:textId="2A4ADD58" w:rsidR="009F5919" w:rsidRDefault="009F5919" w:rsidP="006F3AE2">
      <w:pPr>
        <w:pStyle w:val="ThesisBody"/>
        <w:rPr>
          <w:rFonts w:asciiTheme="majorBidi" w:hAnsiTheme="majorBidi" w:cstheme="majorBidi"/>
          <w:bCs/>
          <w:noProof/>
          <w:lang w:val="en-US" w:eastAsia="en-US"/>
        </w:rPr>
      </w:pPr>
    </w:p>
    <w:p w14:paraId="7C0F7915" w14:textId="0E375516" w:rsidR="009F5919" w:rsidRDefault="009F5919" w:rsidP="006F3AE2">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t>Fig:</w:t>
      </w:r>
    </w:p>
    <w:p w14:paraId="51622C84" w14:textId="4ED81EFE" w:rsidR="009D72C2" w:rsidRDefault="009D72C2"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413FA7A2" w14:textId="77777777" w:rsidR="009F5919" w:rsidRDefault="009F5919" w:rsidP="006F3AE2">
      <w:pPr>
        <w:pStyle w:val="ThesisBody"/>
        <w:rPr>
          <w:rFonts w:asciiTheme="majorBidi" w:hAnsiTheme="majorBidi" w:cstheme="majorBidi"/>
          <w:bCs/>
        </w:rPr>
      </w:pPr>
    </w:p>
    <w:p w14:paraId="5ECA8174" w14:textId="7BC7F645"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MAPE,blender models are allowed and models </w:t>
      </w:r>
      <w:r w:rsidR="00CE1566">
        <w:rPr>
          <w:rFonts w:asciiTheme="majorBidi" w:hAnsiTheme="majorBidi" w:cstheme="majorBidi"/>
          <w:bCs/>
        </w:rPr>
        <w:t>are created with Data leakage features removed.</w:t>
      </w:r>
    </w:p>
    <w:p w14:paraId="174B1F09" w14:textId="632CF9F5" w:rsidR="00CE1566" w:rsidRDefault="00CE1566" w:rsidP="006F3AE2">
      <w:pPr>
        <w:pStyle w:val="ThesisBody"/>
        <w:rPr>
          <w:rFonts w:asciiTheme="majorBidi" w:hAnsiTheme="majorBidi" w:cstheme="majorBidi"/>
          <w:bCs/>
        </w:rPr>
      </w:pPr>
      <w:r>
        <w:rPr>
          <w:rFonts w:asciiTheme="majorBidi" w:hAnsiTheme="majorBidi" w:cstheme="majorBidi"/>
          <w:bCs/>
        </w:rPr>
        <w:t>Fig NN:Additional settings</w:t>
      </w:r>
    </w:p>
    <w:p w14:paraId="5C99EEBC" w14:textId="7FF86823" w:rsidR="00CE1566" w:rsidRDefault="00CE1566"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6D2AC748" w14:textId="77777777" w:rsidR="007D1A7C" w:rsidRDefault="007D1A7C" w:rsidP="006F3AE2">
      <w:pPr>
        <w:pStyle w:val="ThesisBody"/>
        <w:rPr>
          <w:rFonts w:asciiTheme="majorBidi" w:hAnsiTheme="majorBidi" w:cstheme="majorBidi"/>
          <w:bCs/>
        </w:rPr>
      </w:pPr>
    </w:p>
    <w:p w14:paraId="5DBD807F" w14:textId="100A512D" w:rsidR="006F3AE2" w:rsidRDefault="00C571C1" w:rsidP="006F3AE2">
      <w:pPr>
        <w:pStyle w:val="ThesisBody"/>
        <w:rPr>
          <w:rFonts w:asciiTheme="majorBidi" w:hAnsiTheme="majorBidi" w:cstheme="majorBidi"/>
          <w:bCs/>
        </w:rPr>
      </w:pPr>
      <w:r>
        <w:rPr>
          <w:rFonts w:asciiTheme="majorBidi" w:hAnsiTheme="majorBidi" w:cstheme="majorBidi"/>
          <w:bCs/>
        </w:rPr>
        <w:t>Highly correlated features are removed,certain</w:t>
      </w:r>
      <w:r w:rsidR="002C4273">
        <w:rPr>
          <w:rFonts w:asciiTheme="majorBidi" w:hAnsiTheme="majorBidi" w:cstheme="majorBidi"/>
          <w:bCs/>
        </w:rPr>
        <w:t xml:space="preserve"> time based features like Date</w:t>
      </w:r>
      <w:r>
        <w:rPr>
          <w:rFonts w:asciiTheme="majorBidi" w:hAnsiTheme="majorBidi" w:cstheme="majorBidi"/>
          <w:bCs/>
        </w:rPr>
        <w:t>,Month are also removed.A new feature list is created and saved for model building phase to begin.</w:t>
      </w:r>
    </w:p>
    <w:p w14:paraId="30D207EE" w14:textId="04870AE2" w:rsidR="007D1A7C" w:rsidRDefault="007D1A7C" w:rsidP="006F3AE2">
      <w:pPr>
        <w:pStyle w:val="ThesisBody"/>
        <w:rPr>
          <w:rFonts w:asciiTheme="majorBidi" w:hAnsiTheme="majorBidi" w:cstheme="majorBidi"/>
          <w:bCs/>
        </w:rPr>
      </w:pPr>
    </w:p>
    <w:p w14:paraId="4BB93646" w14:textId="67978098" w:rsidR="007D1A7C" w:rsidRDefault="007D1A7C" w:rsidP="006F3AE2">
      <w:pPr>
        <w:pStyle w:val="ThesisBody"/>
        <w:rPr>
          <w:rFonts w:asciiTheme="majorBidi" w:hAnsiTheme="majorBidi" w:cstheme="majorBidi"/>
          <w:bCs/>
        </w:rPr>
      </w:pPr>
      <w:r>
        <w:rPr>
          <w:rFonts w:asciiTheme="majorBidi" w:hAnsiTheme="majorBidi" w:cstheme="majorBidi"/>
          <w:bCs/>
        </w:rPr>
        <w:t>Fig NN</w:t>
      </w:r>
      <w:r w:rsidR="006E411A">
        <w:rPr>
          <w:rFonts w:asciiTheme="majorBidi" w:hAnsiTheme="majorBidi" w:cstheme="majorBidi"/>
          <w:bCs/>
        </w:rPr>
        <w:t>:Feature Association</w:t>
      </w:r>
    </w:p>
    <w:p w14:paraId="3A2D440D" w14:textId="77777777" w:rsidR="006E411A" w:rsidRDefault="006E411A" w:rsidP="006F3AE2">
      <w:pPr>
        <w:pStyle w:val="ThesisBody"/>
        <w:rPr>
          <w:rFonts w:asciiTheme="majorBidi" w:hAnsiTheme="majorBidi" w:cstheme="majorBidi"/>
          <w:bCs/>
        </w:rPr>
      </w:pPr>
    </w:p>
    <w:p w14:paraId="3B652866" w14:textId="49E0CAF1" w:rsidR="007D1A7C" w:rsidRDefault="007D1A7C"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FD65AD0" wp14:editId="36011DF5">
            <wp:extent cx="4168140" cy="4427220"/>
            <wp:effectExtent l="0" t="0" r="381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168140" cy="4427220"/>
                    </a:xfrm>
                    <a:prstGeom prst="rect">
                      <a:avLst/>
                    </a:prstGeom>
                  </pic:spPr>
                </pic:pic>
              </a:graphicData>
            </a:graphic>
          </wp:inline>
        </w:drawing>
      </w:r>
    </w:p>
    <w:p w14:paraId="4A07A1EE" w14:textId="0AE0E7DE" w:rsidR="00C571C1" w:rsidRDefault="006E411A" w:rsidP="006F3AE2">
      <w:pPr>
        <w:pStyle w:val="ThesisBody"/>
        <w:rPr>
          <w:rFonts w:asciiTheme="majorBidi" w:hAnsiTheme="majorBidi" w:cstheme="majorBidi"/>
          <w:bCs/>
        </w:rPr>
      </w:pPr>
      <w:r>
        <w:rPr>
          <w:rFonts w:asciiTheme="majorBidi" w:hAnsiTheme="majorBidi" w:cstheme="majorBidi"/>
          <w:bCs/>
        </w:rPr>
        <w:t>Feature that have high correlation are removed, prominent features that are correlated are in various pairs.The feature Adj.Close and close</w:t>
      </w:r>
      <w:r w:rsidR="00C238FE">
        <w:rPr>
          <w:rFonts w:asciiTheme="majorBidi" w:hAnsiTheme="majorBidi" w:cstheme="majorBidi"/>
          <w:bCs/>
        </w:rPr>
        <w:t xml:space="preserve"> have a high feature association.These two features in atleast 7 pairs of the top 10</w:t>
      </w:r>
      <w:r w:rsidR="003408A9">
        <w:rPr>
          <w:rFonts w:asciiTheme="majorBidi" w:hAnsiTheme="majorBidi" w:cstheme="majorBidi"/>
          <w:bCs/>
        </w:rPr>
        <w:t xml:space="preserve">,they </w:t>
      </w:r>
      <w:r>
        <w:rPr>
          <w:rFonts w:asciiTheme="majorBidi" w:hAnsiTheme="majorBidi" w:cstheme="majorBidi"/>
          <w:bCs/>
        </w:rPr>
        <w:t>are removed from the list of features that are used in model building.</w:t>
      </w:r>
    </w:p>
    <w:p w14:paraId="0ADCDBFA" w14:textId="21780E0E" w:rsidR="006E411A" w:rsidRDefault="006E411A" w:rsidP="006F3AE2">
      <w:pPr>
        <w:pStyle w:val="ThesisBody"/>
        <w:rPr>
          <w:rFonts w:asciiTheme="majorBidi" w:hAnsiTheme="majorBidi" w:cstheme="majorBidi"/>
          <w:bCs/>
        </w:rPr>
      </w:pPr>
      <w:r>
        <w:rPr>
          <w:rFonts w:asciiTheme="majorBidi" w:hAnsiTheme="majorBidi" w:cstheme="majorBidi"/>
          <w:bCs/>
        </w:rPr>
        <w:t>Final feature list is a reduced list of 13 features.</w:t>
      </w:r>
    </w:p>
    <w:p w14:paraId="15BFEE41" w14:textId="7F23EBCE" w:rsidR="006E411A" w:rsidRDefault="006E411A" w:rsidP="006F3AE2">
      <w:pPr>
        <w:pStyle w:val="ThesisBody"/>
        <w:rPr>
          <w:rFonts w:asciiTheme="majorBidi" w:hAnsiTheme="majorBidi" w:cstheme="majorBidi"/>
          <w:bCs/>
        </w:rPr>
      </w:pPr>
    </w:p>
    <w:p w14:paraId="201A46E2" w14:textId="2B1E081F" w:rsidR="006E411A" w:rsidRDefault="006E411A" w:rsidP="006F3AE2">
      <w:pPr>
        <w:pStyle w:val="ThesisBody"/>
        <w:rPr>
          <w:rFonts w:asciiTheme="majorBidi" w:hAnsiTheme="majorBidi" w:cstheme="majorBidi"/>
          <w:bCs/>
        </w:rPr>
      </w:pPr>
    </w:p>
    <w:p w14:paraId="3A2A53B2" w14:textId="04D9A39E" w:rsidR="006E411A" w:rsidRDefault="006E411A" w:rsidP="006F3AE2">
      <w:pPr>
        <w:pStyle w:val="ThesisBody"/>
        <w:rPr>
          <w:rFonts w:asciiTheme="majorBidi" w:hAnsiTheme="majorBidi" w:cstheme="majorBidi"/>
          <w:bCs/>
        </w:rPr>
      </w:pPr>
    </w:p>
    <w:p w14:paraId="2C66909C" w14:textId="75C66A97" w:rsidR="006E411A" w:rsidRDefault="006E411A" w:rsidP="006F3AE2">
      <w:pPr>
        <w:pStyle w:val="ThesisBody"/>
        <w:rPr>
          <w:rFonts w:asciiTheme="majorBidi" w:hAnsiTheme="majorBidi" w:cstheme="majorBidi"/>
          <w:bCs/>
        </w:rPr>
      </w:pPr>
    </w:p>
    <w:p w14:paraId="57F40C5A" w14:textId="488ACF4E" w:rsidR="006E411A" w:rsidRDefault="006E411A" w:rsidP="006F3AE2">
      <w:pPr>
        <w:pStyle w:val="ThesisBody"/>
        <w:rPr>
          <w:rFonts w:asciiTheme="majorBidi" w:hAnsiTheme="majorBidi" w:cstheme="majorBidi"/>
          <w:bCs/>
        </w:rPr>
      </w:pPr>
    </w:p>
    <w:p w14:paraId="103FD1C9" w14:textId="7B5FB574" w:rsidR="006E411A" w:rsidRDefault="006E411A" w:rsidP="006F3AE2">
      <w:pPr>
        <w:pStyle w:val="ThesisBody"/>
        <w:rPr>
          <w:rFonts w:asciiTheme="majorBidi" w:hAnsiTheme="majorBidi" w:cstheme="majorBidi"/>
          <w:bCs/>
        </w:rPr>
      </w:pPr>
    </w:p>
    <w:p w14:paraId="21C10E24" w14:textId="77777777" w:rsidR="006E411A" w:rsidRDefault="006E411A" w:rsidP="006F3AE2">
      <w:pPr>
        <w:pStyle w:val="ThesisBody"/>
        <w:rPr>
          <w:rFonts w:asciiTheme="majorBidi" w:hAnsiTheme="majorBidi" w:cstheme="majorBidi"/>
          <w:bCs/>
        </w:rPr>
      </w:pPr>
    </w:p>
    <w:p w14:paraId="33B08F52" w14:textId="06D46854" w:rsidR="00C571C1" w:rsidRDefault="006E411A" w:rsidP="006F3AE2">
      <w:pPr>
        <w:pStyle w:val="ThesisBody"/>
        <w:rPr>
          <w:rFonts w:asciiTheme="majorBidi" w:hAnsiTheme="majorBidi" w:cstheme="majorBidi"/>
          <w:bCs/>
        </w:rPr>
      </w:pPr>
      <w:r>
        <w:rPr>
          <w:rFonts w:asciiTheme="majorBidi" w:hAnsiTheme="majorBidi" w:cstheme="majorBidi"/>
          <w:bCs/>
        </w:rPr>
        <w:t>Fig NN:Features for modelling</w:t>
      </w:r>
    </w:p>
    <w:p w14:paraId="49B6E62D" w14:textId="052D3A15" w:rsidR="00C571C1" w:rsidRDefault="00C571C1"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27586E54" w14:textId="77777777" w:rsidR="00F35C63" w:rsidRDefault="00F35C63" w:rsidP="00DC692B">
      <w:pPr>
        <w:pStyle w:val="ThesisBody"/>
        <w:tabs>
          <w:tab w:val="left" w:pos="8370"/>
        </w:tabs>
        <w:rPr>
          <w:rFonts w:asciiTheme="majorBidi" w:hAnsiTheme="majorBidi" w:cstheme="majorBidi"/>
          <w:bCs/>
        </w:rPr>
      </w:pPr>
    </w:p>
    <w:p w14:paraId="171BCE64" w14:textId="0C298570" w:rsidR="008F65FF" w:rsidRDefault="0005460C" w:rsidP="00DC692B">
      <w:pPr>
        <w:pStyle w:val="ThesisBody"/>
        <w:tabs>
          <w:tab w:val="left" w:pos="8370"/>
        </w:tabs>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chosen from the lead</w:t>
      </w:r>
      <w:r w:rsidR="00263F82">
        <w:rPr>
          <w:rFonts w:asciiTheme="majorBidi" w:hAnsiTheme="majorBidi" w:cstheme="majorBidi"/>
          <w:bCs/>
        </w:rPr>
        <w:t>erboard on th</w:t>
      </w:r>
      <w:r w:rsidR="00534AE3">
        <w:rPr>
          <w:rFonts w:asciiTheme="majorBidi" w:hAnsiTheme="majorBidi" w:cstheme="majorBidi"/>
          <w:bCs/>
        </w:rPr>
        <w:t>e basis of</w:t>
      </w:r>
      <w:r w:rsidR="00263F82">
        <w:rPr>
          <w:rFonts w:asciiTheme="majorBidi" w:hAnsiTheme="majorBidi" w:cstheme="majorBidi"/>
          <w:bCs/>
        </w:rPr>
        <w:t xml:space="preserve"> MAPE,also models with significant difference in validation and test error are excluded from use as this is an indicator of model overfitting.</w:t>
      </w:r>
      <w:r w:rsidR="00AF1790">
        <w:rPr>
          <w:rFonts w:asciiTheme="majorBidi" w:hAnsiTheme="majorBidi" w:cstheme="majorBidi"/>
          <w:bCs/>
        </w:rPr>
        <w:t xml:space="preserve">Top models on the leaderboard that have similar MAPE errors for validation and test are </w:t>
      </w:r>
      <w:r w:rsidR="00A5592B">
        <w:rPr>
          <w:rFonts w:asciiTheme="majorBidi" w:hAnsiTheme="majorBidi" w:cstheme="majorBidi"/>
          <w:bCs/>
        </w:rPr>
        <w:t>E</w:t>
      </w:r>
      <w:r w:rsidR="00AF1790">
        <w:rPr>
          <w:rFonts w:asciiTheme="majorBidi" w:hAnsiTheme="majorBidi" w:cstheme="majorBidi"/>
          <w:bCs/>
        </w:rPr>
        <w:t>ureqa regressor</w:t>
      </w:r>
      <w:r w:rsidR="00F35C63">
        <w:rPr>
          <w:rFonts w:asciiTheme="majorBidi" w:hAnsiTheme="majorBidi" w:cstheme="majorBidi"/>
          <w:bCs/>
        </w:rPr>
        <w:t>s</w:t>
      </w:r>
      <w:r w:rsidR="00AF1790">
        <w:rPr>
          <w:rFonts w:asciiTheme="majorBidi" w:hAnsiTheme="majorBidi" w:cstheme="majorBidi"/>
          <w:bCs/>
        </w:rPr>
        <w:t>,</w:t>
      </w:r>
      <w:r w:rsidR="00F35C63">
        <w:rPr>
          <w:rFonts w:asciiTheme="majorBidi" w:hAnsiTheme="majorBidi" w:cstheme="majorBidi"/>
          <w:bCs/>
        </w:rPr>
        <w:t xml:space="preserve"> </w:t>
      </w:r>
      <w:r w:rsidR="00A5592B">
        <w:rPr>
          <w:rFonts w:asciiTheme="majorBidi" w:hAnsiTheme="majorBidi" w:cstheme="majorBidi"/>
          <w:bCs/>
        </w:rPr>
        <w:t>Their MAP</w:t>
      </w:r>
      <w:r w:rsidR="008F65FF">
        <w:rPr>
          <w:rFonts w:asciiTheme="majorBidi" w:hAnsiTheme="majorBidi" w:cstheme="majorBidi"/>
          <w:bCs/>
        </w:rPr>
        <w:t>E</w:t>
      </w:r>
      <w:r w:rsidR="00A5592B">
        <w:rPr>
          <w:rFonts w:asciiTheme="majorBidi" w:hAnsiTheme="majorBidi" w:cstheme="majorBidi"/>
          <w:bCs/>
        </w:rPr>
        <w:t xml:space="preserve"> are in the range of </w:t>
      </w:r>
      <w:r w:rsidR="00F35C63">
        <w:rPr>
          <w:rFonts w:asciiTheme="majorBidi" w:hAnsiTheme="majorBidi" w:cstheme="majorBidi"/>
          <w:bCs/>
        </w:rPr>
        <w:t>1.2</w:t>
      </w:r>
      <w:r w:rsidR="00A5592B">
        <w:rPr>
          <w:rFonts w:asciiTheme="majorBidi" w:hAnsiTheme="majorBidi" w:cstheme="majorBidi"/>
          <w:bCs/>
        </w:rPr>
        <w:t xml:space="preserve"> </w:t>
      </w:r>
      <w:r w:rsidR="00F35C63">
        <w:rPr>
          <w:rFonts w:asciiTheme="majorBidi" w:hAnsiTheme="majorBidi" w:cstheme="majorBidi"/>
          <w:bCs/>
        </w:rPr>
        <w:t>%.Further</w:t>
      </w:r>
      <w:r w:rsidR="00A5592B">
        <w:rPr>
          <w:rFonts w:asciiTheme="majorBidi" w:hAnsiTheme="majorBidi" w:cstheme="majorBidi"/>
          <w:bCs/>
        </w:rPr>
        <w:t xml:space="preserve"> details will be discussed in Results and conclusion section.</w:t>
      </w:r>
    </w:p>
    <w:p w14:paraId="2FF0D149" w14:textId="4499AED1" w:rsidR="00F35C63" w:rsidRDefault="00F35C63" w:rsidP="00DC692B">
      <w:pPr>
        <w:pStyle w:val="ThesisBody"/>
        <w:tabs>
          <w:tab w:val="left" w:pos="8370"/>
        </w:tabs>
        <w:rPr>
          <w:rFonts w:asciiTheme="majorBidi" w:hAnsiTheme="majorBidi" w:cstheme="majorBidi"/>
          <w:bCs/>
        </w:rPr>
      </w:pPr>
    </w:p>
    <w:p w14:paraId="56D464D6" w14:textId="0389B018" w:rsidR="00F35C63" w:rsidRDefault="00F35C63" w:rsidP="00DC692B">
      <w:pPr>
        <w:pStyle w:val="ThesisBody"/>
        <w:tabs>
          <w:tab w:val="left" w:pos="8370"/>
        </w:tabs>
        <w:rPr>
          <w:rFonts w:asciiTheme="majorBidi" w:hAnsiTheme="majorBidi" w:cstheme="majorBidi"/>
          <w:bCs/>
        </w:rPr>
      </w:pPr>
      <w:r>
        <w:rPr>
          <w:rFonts w:asciiTheme="majorBidi" w:hAnsiTheme="majorBidi" w:cstheme="majorBidi"/>
          <w:bCs/>
        </w:rPr>
        <w:t>Fig NN:Leaderboard for stock Adaniports.</w:t>
      </w:r>
    </w:p>
    <w:p w14:paraId="6D1AC8E3" w14:textId="1A6B715C" w:rsidR="00F35C63" w:rsidRDefault="00F35C63" w:rsidP="00DC692B">
      <w:pPr>
        <w:pStyle w:val="ThesisBody"/>
        <w:tabs>
          <w:tab w:val="left" w:pos="8370"/>
        </w:tabs>
        <w:rPr>
          <w:rFonts w:asciiTheme="majorBidi" w:hAnsiTheme="majorBidi" w:cstheme="majorBidi"/>
          <w:bCs/>
        </w:rPr>
      </w:pPr>
      <w:r>
        <w:rPr>
          <w:rFonts w:asciiTheme="majorBidi" w:hAnsiTheme="majorBidi" w:cstheme="majorBidi"/>
          <w:bCs/>
          <w:noProof/>
        </w:rPr>
        <w:drawing>
          <wp:inline distT="0" distB="0" distL="0" distR="0" wp14:anchorId="26E89E34" wp14:editId="2008C991">
            <wp:extent cx="5731510" cy="2400300"/>
            <wp:effectExtent l="0" t="0" r="2540" b="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2400300"/>
                    </a:xfrm>
                    <a:prstGeom prst="rect">
                      <a:avLst/>
                    </a:prstGeom>
                  </pic:spPr>
                </pic:pic>
              </a:graphicData>
            </a:graphic>
          </wp:inline>
        </w:drawing>
      </w:r>
    </w:p>
    <w:p w14:paraId="579BC5EB" w14:textId="0E04A117" w:rsidR="00F35C63" w:rsidRDefault="00F35C63" w:rsidP="006F3AE2">
      <w:pPr>
        <w:pStyle w:val="ThesisBody"/>
        <w:rPr>
          <w:rFonts w:asciiTheme="majorBidi" w:hAnsiTheme="majorBidi" w:cstheme="majorBidi"/>
          <w:bCs/>
          <w:noProof/>
          <w:lang w:val="en-US" w:eastAsia="en-US"/>
        </w:rPr>
      </w:pPr>
    </w:p>
    <w:p w14:paraId="62A4A53A" w14:textId="616392E9" w:rsidR="00F35C63" w:rsidRDefault="00F35C63" w:rsidP="006F3AE2">
      <w:pPr>
        <w:pStyle w:val="ThesisBody"/>
        <w:rPr>
          <w:rFonts w:asciiTheme="majorBidi" w:hAnsiTheme="majorBidi" w:cstheme="majorBidi"/>
          <w:bCs/>
          <w:noProof/>
          <w:lang w:val="en-US" w:eastAsia="en-US"/>
        </w:rPr>
      </w:pPr>
    </w:p>
    <w:p w14:paraId="129DEC93" w14:textId="7F650115" w:rsidR="00F35C63" w:rsidRDefault="009F7B14"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t>Feature importan</w:t>
      </w:r>
      <w:r w:rsidR="00C76F97">
        <w:rPr>
          <w:rFonts w:asciiTheme="majorBidi" w:hAnsiTheme="majorBidi" w:cstheme="majorBidi"/>
          <w:bCs/>
          <w:noProof/>
          <w:lang w:val="en-US" w:eastAsia="en-US"/>
        </w:rPr>
        <w:t xml:space="preserve">ce is analysis is important to understand the impact of features on target variable.This helps in intuitive understanding of </w:t>
      </w:r>
      <w:r w:rsidR="000D6AD2">
        <w:rPr>
          <w:rFonts w:asciiTheme="majorBidi" w:hAnsiTheme="majorBidi" w:cstheme="majorBidi"/>
          <w:bCs/>
          <w:noProof/>
          <w:lang w:val="en-US" w:eastAsia="en-US"/>
        </w:rPr>
        <w:t>data behavoiur</w:t>
      </w:r>
      <w:r w:rsidR="00826CDA">
        <w:rPr>
          <w:rFonts w:asciiTheme="majorBidi" w:hAnsiTheme="majorBidi" w:cstheme="majorBidi"/>
          <w:bCs/>
          <w:noProof/>
          <w:lang w:val="en-US" w:eastAsia="en-US"/>
        </w:rPr>
        <w:t xml:space="preserve"> and provided scope for performance improvement.</w:t>
      </w:r>
    </w:p>
    <w:p w14:paraId="60E76EF9" w14:textId="5D05FFCF" w:rsidR="001D200E" w:rsidRDefault="001D200E" w:rsidP="00C76F97">
      <w:pPr>
        <w:pStyle w:val="ThesisBody"/>
        <w:rPr>
          <w:rFonts w:asciiTheme="majorBidi" w:hAnsiTheme="majorBidi" w:cstheme="majorBidi"/>
          <w:bCs/>
          <w:noProof/>
          <w:lang w:val="en-US" w:eastAsia="en-US"/>
        </w:rPr>
      </w:pPr>
    </w:p>
    <w:p w14:paraId="4A33814A" w14:textId="07FCE5D3" w:rsidR="001D200E" w:rsidRDefault="001D200E"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drawing>
          <wp:inline distT="0" distB="0" distL="0" distR="0" wp14:anchorId="0C0973C5" wp14:editId="5E1C1090">
            <wp:extent cx="5731510" cy="4298950"/>
            <wp:effectExtent l="0" t="0" r="2540" b="635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6C4E7D" w14:textId="02B2C26E" w:rsidR="00EC0BD3" w:rsidRDefault="00EC0BD3" w:rsidP="006F3AE2">
      <w:pPr>
        <w:pStyle w:val="ThesisBody"/>
        <w:rPr>
          <w:rFonts w:asciiTheme="majorBidi" w:hAnsiTheme="majorBidi" w:cstheme="majorBidi"/>
          <w:bCs/>
        </w:rPr>
      </w:pPr>
    </w:p>
    <w:p w14:paraId="5B112A81" w14:textId="4E1395F2" w:rsidR="00EE544A" w:rsidRDefault="00EE544A" w:rsidP="006F3AE2">
      <w:pPr>
        <w:pStyle w:val="ThesisBody"/>
        <w:rPr>
          <w:rFonts w:asciiTheme="majorBidi" w:hAnsiTheme="majorBidi" w:cstheme="majorBidi"/>
          <w:bCs/>
        </w:rPr>
      </w:pPr>
      <w:r>
        <w:rPr>
          <w:rFonts w:asciiTheme="majorBidi" w:hAnsiTheme="majorBidi" w:cstheme="majorBidi"/>
          <w:bCs/>
        </w:rPr>
        <w:t>Through similar method five top models were analysed for each of the ten stocks.Out of which top model for each stock was selected to create an optimum portfolio on the basis of their future return and compared with baseline MVO method in next section.</w:t>
      </w:r>
    </w:p>
    <w:p w14:paraId="3F7F60FA" w14:textId="1ED997AE" w:rsidR="00EE544A" w:rsidRDefault="00EE544A" w:rsidP="00EE544A">
      <w:pPr>
        <w:pStyle w:val="ThesisBody"/>
        <w:rPr>
          <w:rFonts w:asciiTheme="majorBidi" w:hAnsiTheme="majorBidi" w:cstheme="majorBidi"/>
          <w:b/>
        </w:rPr>
      </w:pPr>
      <w:r>
        <w:rPr>
          <w:rFonts w:asciiTheme="majorBidi" w:hAnsiTheme="majorBidi" w:cstheme="majorBidi"/>
          <w:b/>
        </w:rPr>
        <w:t>4.3       Summary</w:t>
      </w:r>
    </w:p>
    <w:p w14:paraId="1C9CBE04" w14:textId="77777777" w:rsidR="005E0DB4" w:rsidRDefault="005E0DB4" w:rsidP="00EE544A">
      <w:pPr>
        <w:pStyle w:val="ThesisBody"/>
        <w:rPr>
          <w:rFonts w:asciiTheme="majorBidi" w:hAnsiTheme="majorBidi" w:cstheme="majorBidi"/>
          <w:b/>
        </w:rPr>
      </w:pPr>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stocks.Data used in </w:t>
      </w:r>
      <w:r w:rsidR="00D90F8F">
        <w:rPr>
          <w:rFonts w:asciiTheme="majorBidi" w:hAnsiTheme="majorBidi" w:cstheme="majorBidi"/>
          <w:bCs/>
        </w:rPr>
        <w:t>ML models was enriched through feature engineering which led to data smoothening and extracting more information from raw data.</w:t>
      </w:r>
      <w:r>
        <w:rPr>
          <w:rFonts w:asciiTheme="majorBidi" w:hAnsiTheme="majorBidi" w:cstheme="majorBidi"/>
          <w:bCs/>
        </w:rPr>
        <w:t>Past four and half years data was used for training the supervised ML models,remaining 2 months each data was used for validation and testing,</w:t>
      </w:r>
      <w:r w:rsidR="00D90F8F">
        <w:rPr>
          <w:rFonts w:asciiTheme="majorBidi" w:hAnsiTheme="majorBidi" w:cstheme="majorBidi"/>
          <w:bCs/>
        </w:rPr>
        <w:t>Top</w:t>
      </w:r>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developed in datarobot for ten stocks were analysed.Models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lastRenderedPageBreak/>
        <w:t xml:space="preserve"> Mean variance optimization method was implemented in python through two approaches one being a Monte-Carlo simulation method and other using python package pyportfoliopt.Monte-Carlo simulation method gave portfolio weignts for stock for in scenarios of minimum risk-return,maximum return-risk and maximum sharpe ratio.The python method was used to maximise Sharpe ratio to arrive at portfolio weights.</w:t>
      </w:r>
    </w:p>
    <w:p w14:paraId="59E94307" w14:textId="77777777" w:rsidR="005E0DB4" w:rsidRDefault="005E0DB4" w:rsidP="00402A4C">
      <w:pPr>
        <w:pStyle w:val="ChapterHeaders"/>
      </w:pPr>
    </w:p>
    <w:p w14:paraId="4D444F1D" w14:textId="77777777" w:rsidR="005E0DB4" w:rsidRDefault="005E0DB4" w:rsidP="00402A4C">
      <w:pPr>
        <w:pStyle w:val="ChapterHeaders"/>
      </w:pPr>
    </w:p>
    <w:p w14:paraId="0A33C919" w14:textId="77777777" w:rsidR="005E0DB4" w:rsidRDefault="005E0DB4" w:rsidP="00402A4C">
      <w:pPr>
        <w:pStyle w:val="ChapterHeaders"/>
      </w:pPr>
    </w:p>
    <w:p w14:paraId="1820A316" w14:textId="77777777" w:rsidR="005E0DB4" w:rsidRDefault="005E0DB4" w:rsidP="00402A4C">
      <w:pPr>
        <w:pStyle w:val="ChapterHeaders"/>
      </w:pPr>
    </w:p>
    <w:p w14:paraId="79434E4B" w14:textId="77777777" w:rsidR="005E0DB4" w:rsidRDefault="005E0DB4" w:rsidP="00402A4C">
      <w:pPr>
        <w:pStyle w:val="ChapterHeaders"/>
      </w:pPr>
    </w:p>
    <w:p w14:paraId="23FB3971" w14:textId="77777777" w:rsidR="005E0DB4" w:rsidRDefault="005E0DB4" w:rsidP="00402A4C">
      <w:pPr>
        <w:pStyle w:val="ChapterHeaders"/>
      </w:pPr>
    </w:p>
    <w:p w14:paraId="1CB87709" w14:textId="77777777" w:rsidR="005E0DB4" w:rsidRDefault="005E0DB4" w:rsidP="00402A4C">
      <w:pPr>
        <w:pStyle w:val="ChapterHeaders"/>
      </w:pPr>
    </w:p>
    <w:p w14:paraId="0B7FB345" w14:textId="77777777" w:rsidR="005E0DB4" w:rsidRDefault="005E0DB4" w:rsidP="00402A4C">
      <w:pPr>
        <w:pStyle w:val="ChapterHeaders"/>
      </w:pPr>
    </w:p>
    <w:p w14:paraId="379AE7DC" w14:textId="77777777" w:rsidR="005E0DB4" w:rsidRDefault="005E0DB4" w:rsidP="00402A4C">
      <w:pPr>
        <w:pStyle w:val="ChapterHeaders"/>
      </w:pPr>
    </w:p>
    <w:p w14:paraId="27020AE0" w14:textId="77777777" w:rsidR="005E0DB4" w:rsidRDefault="005E0DB4" w:rsidP="00402A4C">
      <w:pPr>
        <w:pStyle w:val="ChapterHeaders"/>
      </w:pPr>
    </w:p>
    <w:p w14:paraId="72E775A8" w14:textId="77777777" w:rsidR="005E0DB4" w:rsidRDefault="005E0DB4" w:rsidP="00402A4C">
      <w:pPr>
        <w:pStyle w:val="ChapterHeaders"/>
      </w:pPr>
    </w:p>
    <w:p w14:paraId="03206F31" w14:textId="77777777" w:rsidR="005E0DB4" w:rsidRDefault="005E0DB4" w:rsidP="00402A4C">
      <w:pPr>
        <w:pStyle w:val="ChapterHeaders"/>
      </w:pPr>
    </w:p>
    <w:p w14:paraId="210A0B60" w14:textId="77777777" w:rsidR="005E0DB4" w:rsidRDefault="005E0DB4" w:rsidP="00402A4C">
      <w:pPr>
        <w:pStyle w:val="ChapterHeaders"/>
      </w:pPr>
    </w:p>
    <w:p w14:paraId="0DD17A59" w14:textId="77777777" w:rsidR="005E0DB4" w:rsidRDefault="005E0DB4" w:rsidP="00402A4C">
      <w:pPr>
        <w:pStyle w:val="ChapterHeaders"/>
      </w:pPr>
    </w:p>
    <w:p w14:paraId="5731697E" w14:textId="77777777" w:rsidR="005E0DB4" w:rsidRDefault="005E0DB4" w:rsidP="00402A4C">
      <w:pPr>
        <w:pStyle w:val="ChapterHeaders"/>
      </w:pPr>
    </w:p>
    <w:p w14:paraId="72B7F8F6" w14:textId="77777777" w:rsidR="005E0DB4" w:rsidRDefault="005E0DB4" w:rsidP="00402A4C">
      <w:pPr>
        <w:pStyle w:val="ChapterHeaders"/>
      </w:pPr>
    </w:p>
    <w:p w14:paraId="50C2A656" w14:textId="77777777" w:rsidR="005E0DB4" w:rsidRDefault="005E0DB4" w:rsidP="00402A4C">
      <w:pPr>
        <w:pStyle w:val="ChapterHeaders"/>
      </w:pPr>
    </w:p>
    <w:p w14:paraId="3CD7166E" w14:textId="77777777" w:rsidR="005E0DB4" w:rsidRDefault="005E0DB4" w:rsidP="00402A4C">
      <w:pPr>
        <w:pStyle w:val="ChapterHeaders"/>
      </w:pPr>
    </w:p>
    <w:p w14:paraId="4A1C8ACF" w14:textId="77777777" w:rsidR="005E0DB4" w:rsidRDefault="005E0DB4" w:rsidP="00402A4C">
      <w:pPr>
        <w:pStyle w:val="ChapterHeaders"/>
      </w:pPr>
    </w:p>
    <w:p w14:paraId="33CD608A" w14:textId="77777777" w:rsidR="005E0DB4" w:rsidRDefault="005E0DB4" w:rsidP="00402A4C">
      <w:pPr>
        <w:pStyle w:val="ChapterHeaders"/>
      </w:pPr>
    </w:p>
    <w:p w14:paraId="5D50E434" w14:textId="77777777" w:rsidR="005E0DB4" w:rsidRDefault="005E0DB4" w:rsidP="00402A4C">
      <w:pPr>
        <w:pStyle w:val="ChapterHeaders"/>
      </w:pPr>
    </w:p>
    <w:p w14:paraId="1E276975" w14:textId="77777777" w:rsidR="005E0DB4" w:rsidRDefault="005E0DB4" w:rsidP="00402A4C">
      <w:pPr>
        <w:pStyle w:val="ChapterHeaders"/>
      </w:pPr>
    </w:p>
    <w:p w14:paraId="101E3213" w14:textId="77777777" w:rsidR="005E0DB4" w:rsidRDefault="005E0DB4" w:rsidP="00402A4C">
      <w:pPr>
        <w:pStyle w:val="ChapterHeaders"/>
      </w:pPr>
    </w:p>
    <w:p w14:paraId="00FA23F7" w14:textId="77777777" w:rsidR="005E0DB4" w:rsidRDefault="005E0DB4" w:rsidP="00402A4C">
      <w:pPr>
        <w:pStyle w:val="ChapterHeaders"/>
      </w:pPr>
    </w:p>
    <w:p w14:paraId="68295458" w14:textId="77777777" w:rsidR="005E0DB4" w:rsidRDefault="005E0DB4" w:rsidP="00402A4C">
      <w:pPr>
        <w:pStyle w:val="ChapterHeaders"/>
      </w:pPr>
    </w:p>
    <w:p w14:paraId="48C89BD6" w14:textId="77777777" w:rsidR="005E0DB4" w:rsidRDefault="005E0DB4" w:rsidP="00402A4C">
      <w:pPr>
        <w:pStyle w:val="ChapterHeaders"/>
      </w:pPr>
    </w:p>
    <w:p w14:paraId="0886CBFB" w14:textId="77777777" w:rsidR="005E0DB4" w:rsidRDefault="005E0DB4" w:rsidP="00402A4C">
      <w:pPr>
        <w:pStyle w:val="ChapterHeaders"/>
      </w:pPr>
    </w:p>
    <w:p w14:paraId="1D8BE8E2" w14:textId="77777777" w:rsidR="005E0DB4" w:rsidRDefault="005E0DB4" w:rsidP="00402A4C">
      <w:pPr>
        <w:pStyle w:val="ChapterHeaders"/>
      </w:pPr>
    </w:p>
    <w:p w14:paraId="796FD78A" w14:textId="77777777" w:rsidR="005E0DB4" w:rsidRDefault="005E0DB4" w:rsidP="00402A4C">
      <w:pPr>
        <w:pStyle w:val="ChapterHeaders"/>
      </w:pPr>
    </w:p>
    <w:p w14:paraId="14F8DC79" w14:textId="14402B8B" w:rsidR="00402A4C" w:rsidRDefault="00402A4C" w:rsidP="00402A4C">
      <w:pPr>
        <w:pStyle w:val="ChapterHeaders"/>
      </w:pPr>
      <w:r>
        <w:rPr>
          <w:noProof/>
          <w:lang w:val="en-US" w:eastAsia="en-US"/>
        </w:rPr>
        <w:lastRenderedPageBreak/>
        <mc:AlternateContent>
          <mc:Choice Requires="wps">
            <w:drawing>
              <wp:anchor distT="0" distB="0" distL="114300" distR="114300" simplePos="0" relativeHeight="251795456" behindDoc="0" locked="0" layoutInCell="1" allowOverlap="1" wp14:anchorId="3D05960C" wp14:editId="1A5A1B5C">
                <wp:simplePos x="0" y="0"/>
                <wp:positionH relativeFrom="column">
                  <wp:posOffset>-586</wp:posOffset>
                </wp:positionH>
                <wp:positionV relativeFrom="page">
                  <wp:posOffset>903605</wp:posOffset>
                </wp:positionV>
                <wp:extent cx="5760000" cy="8892000"/>
                <wp:effectExtent l="0" t="0" r="12700" b="23495"/>
                <wp:wrapNone/>
                <wp:docPr id="28" name="Rectangle 2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3CB67" id="Rectangle 28" o:spid="_x0000_s1026" style="position:absolute;margin-left:-.05pt;margin-top:71.15pt;width:453.55pt;height:700.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5</w:t>
      </w:r>
    </w:p>
    <w:p w14:paraId="2A2EC029" w14:textId="77777777" w:rsidR="00402A4C" w:rsidRPr="00C96340" w:rsidRDefault="00402A4C" w:rsidP="00402A4C">
      <w:pPr>
        <w:pStyle w:val="ChapterHeaders"/>
      </w:pPr>
    </w:p>
    <w:p w14:paraId="5E8EB331" w14:textId="390756BF" w:rsidR="00402A4C" w:rsidRDefault="00402A4C" w:rsidP="00402A4C">
      <w:pPr>
        <w:pStyle w:val="ChapterHeaders"/>
      </w:pPr>
      <w:r>
        <w:t>RESULT</w:t>
      </w:r>
      <w:r w:rsidR="00726047">
        <w:t>S</w:t>
      </w:r>
      <w:r>
        <w:t xml:space="preserve"> AND </w:t>
      </w:r>
      <w:r w:rsidR="00726047">
        <w:t>EVALUATION</w:t>
      </w:r>
    </w:p>
    <w:p w14:paraId="237D57E3" w14:textId="77777777" w:rsidR="00402A4C" w:rsidRPr="00C96340" w:rsidRDefault="00402A4C" w:rsidP="00402A4C">
      <w:pPr>
        <w:pStyle w:val="ChapterHeaders"/>
      </w:pPr>
    </w:p>
    <w:p w14:paraId="1AA16753" w14:textId="77777777" w:rsidR="00402A4C" w:rsidRDefault="00402A4C" w:rsidP="00402A4C">
      <w:pPr>
        <w:pStyle w:val="ThesisBody"/>
        <w:rPr>
          <w:rFonts w:asciiTheme="majorBidi" w:hAnsiTheme="majorBidi" w:cstheme="majorBidi"/>
          <w:b/>
        </w:rPr>
      </w:pPr>
      <w:r>
        <w:rPr>
          <w:rFonts w:asciiTheme="majorBidi" w:hAnsiTheme="majorBidi" w:cstheme="majorBidi"/>
          <w:b/>
        </w:rPr>
        <w:t xml:space="preserve">2.1       </w:t>
      </w:r>
      <w:r w:rsidRPr="00D3357D">
        <w:rPr>
          <w:rFonts w:asciiTheme="majorBidi" w:hAnsiTheme="majorBidi" w:cstheme="majorBidi"/>
          <w:b/>
        </w:rPr>
        <w:t>Introduction</w:t>
      </w:r>
    </w:p>
    <w:p w14:paraId="6997B31A" w14:textId="0DF28E30" w:rsidR="00726047"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here.Portfolio allocation from the </w:t>
      </w:r>
      <w:r>
        <w:rPr>
          <w:rFonts w:asciiTheme="majorBidi" w:hAnsiTheme="majorBidi" w:cstheme="majorBidi"/>
          <w:bCs/>
        </w:rPr>
        <w:t>pyportfoliopt method will be used for MVO method allocation given it returns are higher than Monte-Carlo method.For ML models top model will be decided for each stock and it’s forecas</w:t>
      </w:r>
      <w:r w:rsidR="005402A6">
        <w:rPr>
          <w:rFonts w:asciiTheme="majorBidi" w:hAnsiTheme="majorBidi" w:cstheme="majorBidi"/>
          <w:bCs/>
        </w:rPr>
        <w:t>t considered for returns calculation.The ratio of each stocks returns will lead to decision on weight of each stock in the new portfolio.</w:t>
      </w:r>
    </w:p>
    <w:p w14:paraId="2D456E1A" w14:textId="1F758251" w:rsidR="005402A6" w:rsidRDefault="005402A6" w:rsidP="00402A4C">
      <w:pPr>
        <w:pStyle w:val="ThesisBody"/>
        <w:rPr>
          <w:rFonts w:asciiTheme="majorBidi" w:hAnsiTheme="majorBidi" w:cstheme="majorBidi"/>
          <w:bCs/>
        </w:rPr>
      </w:pPr>
      <w:r>
        <w:rPr>
          <w:rFonts w:asciiTheme="majorBidi" w:hAnsiTheme="majorBidi" w:cstheme="majorBidi"/>
          <w:bCs/>
        </w:rPr>
        <w:t>These will help in assessing the performance of ML based portfolio with baseline portfolio.</w:t>
      </w:r>
    </w:p>
    <w:p w14:paraId="6F89F2DA" w14:textId="3DA8AD16" w:rsidR="005402A6" w:rsidRDefault="005402A6" w:rsidP="005402A6">
      <w:pPr>
        <w:pStyle w:val="ThesisBody"/>
        <w:rPr>
          <w:rFonts w:asciiTheme="majorBidi" w:hAnsiTheme="majorBidi" w:cstheme="majorBidi"/>
          <w:b/>
        </w:rPr>
      </w:pPr>
      <w:r>
        <w:rPr>
          <w:rFonts w:asciiTheme="majorBidi" w:hAnsiTheme="majorBidi" w:cstheme="majorBidi"/>
          <w:b/>
        </w:rPr>
        <w:t xml:space="preserve">2.1       </w:t>
      </w:r>
      <w:r w:rsidR="005E0DB4">
        <w:rPr>
          <w:rFonts w:asciiTheme="majorBidi" w:hAnsiTheme="majorBidi" w:cstheme="majorBidi"/>
          <w:b/>
        </w:rPr>
        <w:t>Models from Datarobot for stocks</w:t>
      </w:r>
    </w:p>
    <w:p w14:paraId="0B05092D" w14:textId="6D7437FA" w:rsidR="005E0DB4" w:rsidRPr="00B02CCB" w:rsidRDefault="005E0DB4" w:rsidP="005402A6">
      <w:pPr>
        <w:pStyle w:val="ThesisBody"/>
        <w:rPr>
          <w:rFonts w:asciiTheme="majorBidi" w:hAnsiTheme="majorBidi" w:cstheme="majorBidi"/>
          <w:bCs/>
        </w:rPr>
      </w:pPr>
      <w:r w:rsidRPr="00B02CCB">
        <w:rPr>
          <w:rFonts w:asciiTheme="majorBidi" w:hAnsiTheme="majorBidi" w:cstheme="majorBidi"/>
          <w:bCs/>
        </w:rPr>
        <w:t>Datarobot models are ranked on the basis of their MAPE performance.</w:t>
      </w:r>
    </w:p>
    <w:p w14:paraId="1E945720" w14:textId="003A15D8" w:rsidR="005E0DB4" w:rsidRPr="00B02CCB" w:rsidRDefault="005E0DB4" w:rsidP="005402A6">
      <w:pPr>
        <w:pStyle w:val="ThesisBody"/>
        <w:rPr>
          <w:rFonts w:asciiTheme="majorBidi" w:hAnsiTheme="majorBidi" w:cstheme="majorBidi"/>
          <w:bCs/>
        </w:rPr>
      </w:pPr>
    </w:p>
    <w:p w14:paraId="4F64B03F" w14:textId="6F76E862" w:rsidR="005E0DB4" w:rsidRDefault="005E0DB4" w:rsidP="005402A6">
      <w:pPr>
        <w:pStyle w:val="ThesisBody"/>
        <w:rPr>
          <w:rFonts w:asciiTheme="majorBidi" w:hAnsiTheme="majorBidi" w:cstheme="majorBidi"/>
          <w:bCs/>
        </w:rPr>
      </w:pPr>
      <w:r w:rsidRPr="00B02CCB">
        <w:rPr>
          <w:rFonts w:asciiTheme="majorBidi" w:hAnsiTheme="majorBidi" w:cstheme="majorBidi"/>
          <w:bCs/>
        </w:rPr>
        <w:t>Table NN:Leaderboard for stock Asianpaints.</w:t>
      </w:r>
    </w:p>
    <w:p w14:paraId="0838A428" w14:textId="318DFC6A" w:rsidR="005F5516" w:rsidRDefault="005F551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Excel.SheetBinaryMacroEnabled.12 "C:\\Users\\y90ixq4\\System_RACF\\Downloads\\Leaderboard (1).csv" "Leaderboard (1)!R1C1:R6C3" \a \f 5 \h  \* MERGEFORMAT </w:instrText>
      </w:r>
      <w:r>
        <w:rPr>
          <w:rFonts w:asciiTheme="majorBidi" w:hAnsiTheme="majorBidi" w:cstheme="majorBidi"/>
          <w:bCs/>
        </w:rPr>
        <w:fldChar w:fldCharType="separate"/>
      </w:r>
    </w:p>
    <w:tbl>
      <w:tblPr>
        <w:tblStyle w:val="TableGrid"/>
        <w:tblW w:w="9000" w:type="dxa"/>
        <w:tblInd w:w="108" w:type="dxa"/>
        <w:tblLook w:val="04A0" w:firstRow="1" w:lastRow="0" w:firstColumn="1" w:lastColumn="0" w:noHBand="0" w:noVBand="1"/>
      </w:tblPr>
      <w:tblGrid>
        <w:gridCol w:w="723"/>
        <w:gridCol w:w="5309"/>
        <w:gridCol w:w="2968"/>
      </w:tblGrid>
      <w:tr w:rsidR="005F5516" w:rsidRPr="005F5516" w14:paraId="714F3267" w14:textId="77777777" w:rsidTr="00A92BBF">
        <w:trPr>
          <w:trHeight w:val="312"/>
        </w:trPr>
        <w:tc>
          <w:tcPr>
            <w:tcW w:w="672" w:type="dxa"/>
            <w:noWrap/>
            <w:hideMark/>
          </w:tcPr>
          <w:p w14:paraId="4BB056C6" w14:textId="23B8EBBE"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k</w:t>
            </w:r>
          </w:p>
        </w:tc>
        <w:tc>
          <w:tcPr>
            <w:tcW w:w="5360" w:type="dxa"/>
            <w:hideMark/>
          </w:tcPr>
          <w:p w14:paraId="46FDBDB3"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ing Results</w:t>
            </w:r>
          </w:p>
        </w:tc>
        <w:tc>
          <w:tcPr>
            <w:tcW w:w="2968" w:type="dxa"/>
            <w:noWrap/>
            <w:hideMark/>
          </w:tcPr>
          <w:p w14:paraId="0F6358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 Type</w:t>
            </w:r>
          </w:p>
        </w:tc>
      </w:tr>
      <w:tr w:rsidR="005F5516" w:rsidRPr="005F5516" w14:paraId="77B9D3DC" w14:textId="77777777" w:rsidTr="00A92BBF">
        <w:trPr>
          <w:trHeight w:val="3744"/>
        </w:trPr>
        <w:tc>
          <w:tcPr>
            <w:tcW w:w="672" w:type="dxa"/>
            <w:noWrap/>
            <w:hideMark/>
          </w:tcPr>
          <w:p w14:paraId="064D960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1</w:t>
            </w:r>
          </w:p>
        </w:tc>
        <w:tc>
          <w:tcPr>
            <w:tcW w:w="5360" w:type="dxa"/>
            <w:hideMark/>
          </w:tcPr>
          <w:p w14:paraId="698140B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73608], FVE Poisson: [0.7388], FVE Tweedie: [0.73746], Gamma Deviance: [0.00039], Gini Norm: [0.8611], MAE: [47.28689], MAPE: [1.47834], Poisson Deviance: [1.24622], Quantile Loss: [23.64345], R Squared: [0.74135], RMSE: [63.4645], RMSLE: [0.01974], SMAPE: [1.46489], Tweedie Deviance: [0.02193], labels: ['(0,-1)'], metrics: ['FVE Gamma', 'FVE Poisson', 'FVE Tweedie', 'Gamma Deviance', 'Gini Norm', 'MAE', 'MAPE', 'Poisson Deviance', 'Quantile Loss', 'R Squared', 'RMSE', 'RMSLE', 'SMAPE', 'Tweedie Deviance']</w:t>
            </w:r>
          </w:p>
        </w:tc>
        <w:tc>
          <w:tcPr>
            <w:tcW w:w="2968" w:type="dxa"/>
            <w:noWrap/>
            <w:hideMark/>
          </w:tcPr>
          <w:p w14:paraId="1E9C92D6" w14:textId="78FEE96D" w:rsidR="005F5516" w:rsidRPr="005F5516" w:rsidRDefault="00C06989" w:rsidP="005F5516">
            <w:pPr>
              <w:pStyle w:val="ThesisBody"/>
              <w:rPr>
                <w:rFonts w:asciiTheme="majorBidi" w:hAnsiTheme="majorBidi" w:cstheme="majorBidi"/>
                <w:bCs/>
              </w:rPr>
            </w:pPr>
            <w:r>
              <w:rPr>
                <w:rFonts w:asciiTheme="majorBidi" w:hAnsiTheme="majorBidi" w:cstheme="majorBidi"/>
                <w:bCs/>
              </w:rPr>
              <w:t>Ridge Regressor</w:t>
            </w:r>
          </w:p>
        </w:tc>
      </w:tr>
      <w:tr w:rsidR="005F5516" w:rsidRPr="005F5516" w14:paraId="7F5A2C71" w14:textId="77777777" w:rsidTr="00A92BBF">
        <w:trPr>
          <w:trHeight w:val="3744"/>
        </w:trPr>
        <w:tc>
          <w:tcPr>
            <w:tcW w:w="672" w:type="dxa"/>
            <w:noWrap/>
            <w:hideMark/>
          </w:tcPr>
          <w:p w14:paraId="2F01A10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2</w:t>
            </w:r>
          </w:p>
        </w:tc>
        <w:tc>
          <w:tcPr>
            <w:tcW w:w="5360" w:type="dxa"/>
            <w:hideMark/>
          </w:tcPr>
          <w:p w14:paraId="6C8A3D1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40807], FVE Poisson: [0.40544], FVE Tweedie: [0.40679], Gamma Deviance: [0.00087], Gini Norm: [0.85221], MAE: [73.49674], MAPE: [2.22507], Poisson Deviance: [2.83675], Quantile Loss: [36.74837], R Squared: [0.40254], RMSE: [96.45654], RMSLE: [0.0292], SMAPE: [2.25947], Tweedie Deviance: [0.04955], labels: ['(0,-1)'], metrics: ['FVE Gamma', 'FVE Poisson', 'FVE Tweedie', 'Gamma Deviance', 'Gini Norm', 'MAE', 'MAPE', 'Poisson Deviance', 'Quantile Loss', 'R Squared', 'RMSE', 'RMSLE', 'SMAPE', 'Tweedie Deviance']</w:t>
            </w:r>
          </w:p>
        </w:tc>
        <w:tc>
          <w:tcPr>
            <w:tcW w:w="2968" w:type="dxa"/>
            <w:noWrap/>
            <w:hideMark/>
          </w:tcPr>
          <w:p w14:paraId="0E55744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Gradient Boosted Trees Regressor (Least-Squares Loss)</w:t>
            </w:r>
          </w:p>
        </w:tc>
      </w:tr>
      <w:tr w:rsidR="005F5516" w:rsidRPr="005F5516" w14:paraId="238380A1" w14:textId="77777777" w:rsidTr="00A92BBF">
        <w:trPr>
          <w:trHeight w:val="3744"/>
        </w:trPr>
        <w:tc>
          <w:tcPr>
            <w:tcW w:w="672" w:type="dxa"/>
            <w:noWrap/>
            <w:hideMark/>
          </w:tcPr>
          <w:p w14:paraId="4167DFCA"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3</w:t>
            </w:r>
          </w:p>
        </w:tc>
        <w:tc>
          <w:tcPr>
            <w:tcW w:w="5360" w:type="dxa"/>
            <w:hideMark/>
          </w:tcPr>
          <w:p w14:paraId="49012239"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10938], FVE Poisson: [0.1117], FVE Tweedie: [0.11057], Gamma Deviance: [0.0013], Gini Norm: [0.8493], MAE: [95.64513], MAPE: [2.89405], Poisson Deviance: [4.23827], Quantile Loss: [47.82257], R Squared: [0.11376], RMSE: [117.47751], RMSLE: [0.03576], SMAPE: [2.95282], Tweedie Deviance: [0.0743], labels: ['(0,-1)'], metrics: ['FVE Gamma', 'FVE Poisson', 'FVE Tweedie', 'Gamma Deviance', 'Gini Norm', 'MAE', 'MAPE', 'Poisson Deviance', 'Quantile Loss', 'R Squared', 'RMSE', 'RMSLE', 'SMAPE', 'Tweedie Deviance']</w:t>
            </w:r>
          </w:p>
        </w:tc>
        <w:tc>
          <w:tcPr>
            <w:tcW w:w="2968" w:type="dxa"/>
            <w:noWrap/>
            <w:hideMark/>
          </w:tcPr>
          <w:p w14:paraId="4B8AB661"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domForest Regressor</w:t>
            </w:r>
          </w:p>
        </w:tc>
      </w:tr>
      <w:tr w:rsidR="005F5516" w:rsidRPr="005F5516" w14:paraId="6C5AAFCF" w14:textId="77777777" w:rsidTr="00A92BBF">
        <w:trPr>
          <w:trHeight w:val="3744"/>
        </w:trPr>
        <w:tc>
          <w:tcPr>
            <w:tcW w:w="672" w:type="dxa"/>
            <w:noWrap/>
            <w:hideMark/>
          </w:tcPr>
          <w:p w14:paraId="06EA6E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4</w:t>
            </w:r>
          </w:p>
        </w:tc>
        <w:tc>
          <w:tcPr>
            <w:tcW w:w="5360" w:type="dxa"/>
            <w:hideMark/>
          </w:tcPr>
          <w:p w14:paraId="6AA62E3B" w14:textId="5CFA5458"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04275], FVE Poisson: [-0.02322], FVE Tweedie: [-0.03285], Gamma Deviance: [0.00153], Gini Norm: [0.69897], MAE: [110.67931], MAPE: [3.37966], Poisson Deviance: [4.88197], Quantile Loss: [55.33966], R Squared: [-0.00472], RMSE: [125.08338], RMSLE: [0.</w:t>
            </w:r>
            <w:r w:rsidR="00C661B5">
              <w:rPr>
                <w:rFonts w:asciiTheme="majorBidi" w:hAnsiTheme="majorBidi" w:cstheme="majorBidi"/>
                <w:bCs/>
              </w:rPr>
              <w:t xml:space="preserve"> </w:t>
            </w:r>
            <w:r w:rsidRPr="005F5516">
              <w:rPr>
                <w:rFonts w:asciiTheme="majorBidi" w:hAnsiTheme="majorBidi" w:cstheme="majorBidi"/>
                <w:bCs/>
              </w:rPr>
              <w:t xml:space="preserve">03874], SMAPE: [3.44889], Tweedie Deviance: [0.08628], labels: ['(0,-1)'], metrics: ['FVE Gamma', 'FVE Poisson', 'FVE Tweedie', 'Gamma Deviance', 'Gini </w:t>
            </w:r>
            <w:r w:rsidRPr="005F5516">
              <w:rPr>
                <w:rFonts w:asciiTheme="majorBidi" w:hAnsiTheme="majorBidi" w:cstheme="majorBidi"/>
                <w:bCs/>
              </w:rPr>
              <w:lastRenderedPageBreak/>
              <w:t>Norm', 'MAE', 'MAPE', 'Poisson Deviance', 'Quantile Loss', 'R Squared', 'RMSE', 'RMSLE', 'SMAPE', 'Tweedie Deviance']</w:t>
            </w:r>
          </w:p>
        </w:tc>
        <w:tc>
          <w:tcPr>
            <w:tcW w:w="2968" w:type="dxa"/>
            <w:noWrap/>
            <w:hideMark/>
          </w:tcPr>
          <w:p w14:paraId="04487FC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Auto-tuned K-Nearest Neighbors Regressor (Euclidean Distance)</w:t>
            </w:r>
          </w:p>
        </w:tc>
      </w:tr>
      <w:tr w:rsidR="005F5516" w:rsidRPr="005F5516" w14:paraId="72714F15" w14:textId="77777777" w:rsidTr="00A92BBF">
        <w:trPr>
          <w:trHeight w:val="3744"/>
        </w:trPr>
        <w:tc>
          <w:tcPr>
            <w:tcW w:w="672" w:type="dxa"/>
            <w:noWrap/>
            <w:hideMark/>
          </w:tcPr>
          <w:p w14:paraId="6E179314" w14:textId="7FA6CA9F" w:rsidR="005F5516" w:rsidRPr="005F5516" w:rsidRDefault="005F5516" w:rsidP="005F5516">
            <w:pPr>
              <w:pStyle w:val="ThesisBody"/>
              <w:rPr>
                <w:rFonts w:asciiTheme="majorBidi" w:hAnsiTheme="majorBidi" w:cstheme="majorBidi"/>
                <w:bCs/>
              </w:rPr>
            </w:pPr>
            <w:r>
              <w:rPr>
                <w:rFonts w:asciiTheme="majorBidi" w:hAnsiTheme="majorBidi" w:cstheme="majorBidi"/>
                <w:bCs/>
              </w:rPr>
              <w:t>5</w:t>
            </w:r>
          </w:p>
        </w:tc>
        <w:tc>
          <w:tcPr>
            <w:tcW w:w="5360" w:type="dxa"/>
            <w:hideMark/>
          </w:tcPr>
          <w:p w14:paraId="19726246"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28978], FVE Poisson: [0.28814], FVE Tweedie: [0.28895], Gamma Deviance: [0.00104], Gini Norm: [0.87199], MAE: [81.69133], MAPE: [2.47178], Poisson Deviance: [3.39644], Quantile Loss: [40.84566], R Squared: [0.28624], RMSE: [105.42774], RMSLE: [0.03195], SMAPE: [2.51578], Tweedie Deviance: [0.0594], labels: ['(0,-1)'], metrics: ['FVE Gamma', 'FVE Poisson', 'FVE Tweedie', 'Gamma Deviance', 'Gini Norm', 'MAE', 'MAPE', 'Poisson Deviance', 'Quantile Loss', 'R Squared', 'RMSE', 'RMSLE', 'SMAPE', 'Tweedie Deviance']</w:t>
            </w:r>
          </w:p>
        </w:tc>
        <w:tc>
          <w:tcPr>
            <w:tcW w:w="2968" w:type="dxa"/>
            <w:noWrap/>
            <w:hideMark/>
          </w:tcPr>
          <w:p w14:paraId="5430E29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eXtreme Gradient Boosted Trees Regressor (Gamma Loss)</w:t>
            </w:r>
          </w:p>
        </w:tc>
      </w:tr>
    </w:tbl>
    <w:p w14:paraId="3FBDEE5D" w14:textId="7FF3DA7A" w:rsidR="005F5516" w:rsidRDefault="005F5516" w:rsidP="005402A6">
      <w:pPr>
        <w:pStyle w:val="ThesisBody"/>
        <w:rPr>
          <w:rFonts w:asciiTheme="majorBidi" w:hAnsiTheme="majorBidi" w:cstheme="majorBidi"/>
          <w:bCs/>
        </w:rPr>
      </w:pPr>
      <w:r>
        <w:rPr>
          <w:rFonts w:asciiTheme="majorBidi" w:hAnsiTheme="majorBidi" w:cstheme="majorBidi"/>
          <w:bCs/>
        </w:rPr>
        <w:fldChar w:fldCharType="end"/>
      </w:r>
    </w:p>
    <w:p w14:paraId="7CAA55EB" w14:textId="3A21132C" w:rsidR="005F5516" w:rsidRDefault="00CB0CC4" w:rsidP="005402A6">
      <w:pPr>
        <w:pStyle w:val="ThesisBody"/>
        <w:rPr>
          <w:rFonts w:asciiTheme="majorBidi" w:hAnsiTheme="majorBidi" w:cstheme="majorBidi"/>
          <w:bCs/>
        </w:rPr>
      </w:pPr>
      <w:r>
        <w:rPr>
          <w:rFonts w:asciiTheme="majorBidi" w:hAnsiTheme="majorBidi" w:cstheme="majorBidi"/>
          <w:bCs/>
        </w:rPr>
        <w:t>Herein all relevant metric related to regression problem are tracked</w:t>
      </w:r>
      <w:r w:rsidR="00C661B5">
        <w:rPr>
          <w:rFonts w:asciiTheme="majorBidi" w:hAnsiTheme="majorBidi" w:cstheme="majorBidi"/>
          <w:bCs/>
        </w:rPr>
        <w:t>.Important metric for regression like root mean squared error(RMSE),mean absolute error(MAE),MAPE,R squared to name a few.</w:t>
      </w:r>
    </w:p>
    <w:p w14:paraId="21E946D8" w14:textId="33B272EC" w:rsidR="00E95C4D" w:rsidRDefault="00E95C4D" w:rsidP="005402A6">
      <w:pPr>
        <w:pStyle w:val="ThesisBody"/>
        <w:rPr>
          <w:rFonts w:asciiTheme="majorBidi" w:hAnsiTheme="majorBidi" w:cstheme="majorBidi"/>
          <w:bCs/>
        </w:rPr>
      </w:pPr>
      <w:r>
        <w:rPr>
          <w:rFonts w:asciiTheme="majorBidi" w:hAnsiTheme="majorBidi" w:cstheme="majorBidi"/>
          <w:bCs/>
        </w:rPr>
        <w:t>Top models from Datarobot for all 10 stocks are collated.</w:t>
      </w:r>
    </w:p>
    <w:tbl>
      <w:tblPr>
        <w:tblStyle w:val="TableGrid"/>
        <w:tblW w:w="0" w:type="auto"/>
        <w:tblInd w:w="108" w:type="dxa"/>
        <w:tblLook w:val="04A0" w:firstRow="1" w:lastRow="0" w:firstColumn="1" w:lastColumn="0" w:noHBand="0" w:noVBand="1"/>
      </w:tblPr>
      <w:tblGrid>
        <w:gridCol w:w="2947"/>
        <w:gridCol w:w="3780"/>
        <w:gridCol w:w="2273"/>
      </w:tblGrid>
      <w:tr w:rsidR="00E95C4D" w14:paraId="0492D1A1" w14:textId="77777777" w:rsidTr="00A92BBF">
        <w:tc>
          <w:tcPr>
            <w:tcW w:w="2947" w:type="dxa"/>
          </w:tcPr>
          <w:p w14:paraId="046FF499"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Stock</w:t>
            </w:r>
          </w:p>
        </w:tc>
        <w:tc>
          <w:tcPr>
            <w:tcW w:w="3780" w:type="dxa"/>
          </w:tcPr>
          <w:p w14:paraId="56075218"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Model</w:t>
            </w:r>
          </w:p>
        </w:tc>
        <w:tc>
          <w:tcPr>
            <w:tcW w:w="2273" w:type="dxa"/>
          </w:tcPr>
          <w:p w14:paraId="71E54B9E"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MAPE</w:t>
            </w:r>
          </w:p>
        </w:tc>
      </w:tr>
      <w:tr w:rsidR="00E95C4D" w14:paraId="7AD6E1C9" w14:textId="77777777" w:rsidTr="00A92BBF">
        <w:tc>
          <w:tcPr>
            <w:tcW w:w="2947" w:type="dxa"/>
          </w:tcPr>
          <w:p w14:paraId="0F80D041"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Lasso regressor</w:t>
            </w:r>
          </w:p>
        </w:tc>
        <w:tc>
          <w:tcPr>
            <w:tcW w:w="3780" w:type="dxa"/>
          </w:tcPr>
          <w:p w14:paraId="5BC1FB05"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BHARTIARTL-BhartiAirtel</w:t>
            </w:r>
          </w:p>
        </w:tc>
        <w:tc>
          <w:tcPr>
            <w:tcW w:w="2273" w:type="dxa"/>
          </w:tcPr>
          <w:p w14:paraId="3BC7CB81"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2738</w:t>
            </w:r>
          </w:p>
        </w:tc>
      </w:tr>
      <w:tr w:rsidR="00E95C4D" w14:paraId="245070E0" w14:textId="77777777" w:rsidTr="00A92BBF">
        <w:tc>
          <w:tcPr>
            <w:tcW w:w="2947" w:type="dxa"/>
          </w:tcPr>
          <w:p w14:paraId="20A0D8A1"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w:t>
            </w:r>
          </w:p>
        </w:tc>
        <w:tc>
          <w:tcPr>
            <w:tcW w:w="3780" w:type="dxa"/>
          </w:tcPr>
          <w:p w14:paraId="55A34EA9"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ULTRACEMO-Ultratech Cement Limited</w:t>
            </w:r>
          </w:p>
        </w:tc>
        <w:tc>
          <w:tcPr>
            <w:tcW w:w="2273" w:type="dxa"/>
          </w:tcPr>
          <w:p w14:paraId="750D8FBE"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2431</w:t>
            </w:r>
          </w:p>
        </w:tc>
      </w:tr>
      <w:tr w:rsidR="00E95C4D" w14:paraId="54087921" w14:textId="77777777" w:rsidTr="00A92BBF">
        <w:tc>
          <w:tcPr>
            <w:tcW w:w="2947" w:type="dxa"/>
          </w:tcPr>
          <w:p w14:paraId="3D06F6CD"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Ridge regressor</w:t>
            </w:r>
          </w:p>
        </w:tc>
        <w:tc>
          <w:tcPr>
            <w:tcW w:w="3780" w:type="dxa"/>
          </w:tcPr>
          <w:p w14:paraId="4F36DD81"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Asian-Asian paints</w:t>
            </w:r>
          </w:p>
        </w:tc>
        <w:tc>
          <w:tcPr>
            <w:tcW w:w="2273" w:type="dxa"/>
          </w:tcPr>
          <w:p w14:paraId="06DC7F33"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4783</w:t>
            </w:r>
          </w:p>
        </w:tc>
      </w:tr>
      <w:tr w:rsidR="00E95C4D" w14:paraId="77A91949" w14:textId="77777777" w:rsidTr="00A92BBF">
        <w:tc>
          <w:tcPr>
            <w:tcW w:w="2947" w:type="dxa"/>
          </w:tcPr>
          <w:p w14:paraId="641BCA44"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Eureqa Generalised </w:t>
            </w:r>
            <w:r w:rsidRPr="00D104FF">
              <w:rPr>
                <w:rFonts w:ascii="Times New Roman" w:hAnsi="Times New Roman" w:cs="Times New Roman"/>
                <w:sz w:val="24"/>
                <w:szCs w:val="24"/>
              </w:rPr>
              <w:lastRenderedPageBreak/>
              <w:t>Addtive model(1000 Generations)</w:t>
            </w:r>
          </w:p>
        </w:tc>
        <w:tc>
          <w:tcPr>
            <w:tcW w:w="3780" w:type="dxa"/>
          </w:tcPr>
          <w:p w14:paraId="192B8665"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lastRenderedPageBreak/>
              <w:t xml:space="preserve">HINDUNILVR-Hindustan </w:t>
            </w:r>
            <w:r w:rsidRPr="00D104FF">
              <w:rPr>
                <w:rFonts w:ascii="Times New Roman" w:hAnsi="Times New Roman" w:cs="Times New Roman"/>
                <w:sz w:val="24"/>
                <w:szCs w:val="24"/>
              </w:rPr>
              <w:lastRenderedPageBreak/>
              <w:t>Uniliver</w:t>
            </w:r>
          </w:p>
        </w:tc>
        <w:tc>
          <w:tcPr>
            <w:tcW w:w="2273" w:type="dxa"/>
          </w:tcPr>
          <w:p w14:paraId="35CF958D"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lastRenderedPageBreak/>
              <w:t>0.8799</w:t>
            </w:r>
          </w:p>
        </w:tc>
      </w:tr>
      <w:tr w:rsidR="00E95C4D" w14:paraId="5EB5F0FF" w14:textId="77777777" w:rsidTr="00A92BBF">
        <w:tc>
          <w:tcPr>
            <w:tcW w:w="2947" w:type="dxa"/>
          </w:tcPr>
          <w:p w14:paraId="2D3C0845"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ExtraTrees Regressor</w:t>
            </w:r>
          </w:p>
        </w:tc>
        <w:tc>
          <w:tcPr>
            <w:tcW w:w="3780" w:type="dxa"/>
          </w:tcPr>
          <w:p w14:paraId="7316178E"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ADANIPORTS-Adani Ports SEZ</w:t>
            </w:r>
          </w:p>
        </w:tc>
        <w:tc>
          <w:tcPr>
            <w:tcW w:w="2273" w:type="dxa"/>
          </w:tcPr>
          <w:p w14:paraId="31929048"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6404</w:t>
            </w:r>
          </w:p>
        </w:tc>
      </w:tr>
      <w:tr w:rsidR="00E95C4D" w14:paraId="064A7420" w14:textId="77777777" w:rsidTr="00A92BBF">
        <w:tc>
          <w:tcPr>
            <w:tcW w:w="2947" w:type="dxa"/>
          </w:tcPr>
          <w:p w14:paraId="04EB547C"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AVG Blender(Ridge regressor,Keras Slim Residual Neural Network)</w:t>
            </w:r>
          </w:p>
        </w:tc>
        <w:tc>
          <w:tcPr>
            <w:tcW w:w="3780" w:type="dxa"/>
          </w:tcPr>
          <w:p w14:paraId="5314D776"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RELIANCE-Reliance indutries</w:t>
            </w:r>
          </w:p>
        </w:tc>
        <w:tc>
          <w:tcPr>
            <w:tcW w:w="2273" w:type="dxa"/>
          </w:tcPr>
          <w:p w14:paraId="619AAF78"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3332</w:t>
            </w:r>
          </w:p>
        </w:tc>
      </w:tr>
      <w:tr w:rsidR="00E95C4D" w14:paraId="6A7E57D3" w14:textId="77777777" w:rsidTr="00A92BBF">
        <w:tc>
          <w:tcPr>
            <w:tcW w:w="2947" w:type="dxa"/>
          </w:tcPr>
          <w:p w14:paraId="7155A7D2"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93</w:t>
            </w:r>
          </w:p>
        </w:tc>
        <w:tc>
          <w:tcPr>
            <w:tcW w:w="3780" w:type="dxa"/>
          </w:tcPr>
          <w:p w14:paraId="7E1405F7"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NTPC</w:t>
            </w:r>
          </w:p>
        </w:tc>
        <w:tc>
          <w:tcPr>
            <w:tcW w:w="2273" w:type="dxa"/>
          </w:tcPr>
          <w:p w14:paraId="6135DD79"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3099</w:t>
            </w:r>
          </w:p>
        </w:tc>
      </w:tr>
      <w:tr w:rsidR="00E95C4D" w14:paraId="122E3CF9" w14:textId="77777777" w:rsidTr="00A92BBF">
        <w:tc>
          <w:tcPr>
            <w:tcW w:w="2947" w:type="dxa"/>
          </w:tcPr>
          <w:p w14:paraId="0BFC36F0"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81</w:t>
            </w:r>
          </w:p>
        </w:tc>
        <w:tc>
          <w:tcPr>
            <w:tcW w:w="3780" w:type="dxa"/>
          </w:tcPr>
          <w:p w14:paraId="65D43D46"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SBI-State Bank of India</w:t>
            </w:r>
          </w:p>
        </w:tc>
        <w:tc>
          <w:tcPr>
            <w:tcW w:w="2273" w:type="dxa"/>
          </w:tcPr>
          <w:p w14:paraId="1A3F8717"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5383</w:t>
            </w:r>
          </w:p>
        </w:tc>
      </w:tr>
      <w:tr w:rsidR="00E95C4D" w14:paraId="3C98295F" w14:textId="77777777" w:rsidTr="00A92BBF">
        <w:tc>
          <w:tcPr>
            <w:tcW w:w="2947" w:type="dxa"/>
          </w:tcPr>
          <w:p w14:paraId="12E5D81A"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3780" w:type="dxa"/>
          </w:tcPr>
          <w:p w14:paraId="16A02767"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ADANI</w:t>
            </w:r>
          </w:p>
        </w:tc>
        <w:tc>
          <w:tcPr>
            <w:tcW w:w="2273" w:type="dxa"/>
          </w:tcPr>
          <w:p w14:paraId="1914589C"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6781</w:t>
            </w:r>
          </w:p>
        </w:tc>
      </w:tr>
      <w:tr w:rsidR="00E95C4D" w14:paraId="06219DC9" w14:textId="77777777" w:rsidTr="00A92BBF">
        <w:tc>
          <w:tcPr>
            <w:tcW w:w="2947" w:type="dxa"/>
          </w:tcPr>
          <w:p w14:paraId="3477ED0A"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Instant search:40 Generation)</w:t>
            </w:r>
          </w:p>
        </w:tc>
        <w:tc>
          <w:tcPr>
            <w:tcW w:w="3780" w:type="dxa"/>
          </w:tcPr>
          <w:p w14:paraId="77CD7611"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SUN Pharma</w:t>
            </w:r>
          </w:p>
        </w:tc>
        <w:tc>
          <w:tcPr>
            <w:tcW w:w="2273" w:type="dxa"/>
          </w:tcPr>
          <w:p w14:paraId="2037576C" w14:textId="77777777" w:rsidR="00E95C4D" w:rsidRPr="00D104FF" w:rsidRDefault="00E95C4D" w:rsidP="00701F91">
            <w:pPr>
              <w:spacing w:before="96" w:after="48"/>
              <w:rPr>
                <w:rFonts w:ascii="Times New Roman" w:hAnsi="Times New Roman" w:cs="Times New Roman"/>
                <w:sz w:val="24"/>
                <w:szCs w:val="24"/>
              </w:rPr>
            </w:pPr>
            <w:r w:rsidRPr="00D104FF">
              <w:rPr>
                <w:rFonts w:ascii="Times New Roman" w:hAnsi="Times New Roman" w:cs="Times New Roman"/>
                <w:sz w:val="24"/>
                <w:szCs w:val="24"/>
              </w:rPr>
              <w:t>1.2375</w:t>
            </w:r>
          </w:p>
        </w:tc>
      </w:tr>
    </w:tbl>
    <w:p w14:paraId="5FEF8FE4" w14:textId="6B40D533" w:rsidR="00E95C4D" w:rsidRDefault="00E95C4D" w:rsidP="005402A6">
      <w:pPr>
        <w:pStyle w:val="ThesisBody"/>
        <w:rPr>
          <w:rFonts w:asciiTheme="majorBidi" w:hAnsiTheme="majorBidi" w:cstheme="majorBidi"/>
          <w:bCs/>
        </w:rPr>
      </w:pPr>
    </w:p>
    <w:p w14:paraId="313FF5EC" w14:textId="1F7D9795" w:rsidR="009C32C5" w:rsidRDefault="009C32C5" w:rsidP="005402A6">
      <w:pPr>
        <w:pStyle w:val="ThesisBody"/>
        <w:rPr>
          <w:rFonts w:asciiTheme="majorBidi" w:hAnsiTheme="majorBidi" w:cstheme="majorBidi"/>
          <w:bCs/>
        </w:rPr>
      </w:pPr>
      <w:r>
        <w:rPr>
          <w:rFonts w:asciiTheme="majorBidi" w:hAnsiTheme="majorBidi" w:cstheme="majorBidi"/>
          <w:bCs/>
        </w:rPr>
        <w:t xml:space="preserve">First simulation task </w:t>
      </w:r>
    </w:p>
    <w:p w14:paraId="74491B8A" w14:textId="77777777" w:rsidR="00E95C4D" w:rsidRDefault="00E95C4D" w:rsidP="005402A6">
      <w:pPr>
        <w:pStyle w:val="ThesisBody"/>
        <w:rPr>
          <w:rFonts w:asciiTheme="majorBidi" w:hAnsiTheme="majorBidi" w:cstheme="majorBidi"/>
          <w:bCs/>
        </w:rPr>
      </w:pPr>
    </w:p>
    <w:p w14:paraId="2F51C81E" w14:textId="77777777" w:rsidR="005F5516" w:rsidRDefault="005F5516" w:rsidP="005402A6">
      <w:pPr>
        <w:pStyle w:val="ThesisBody"/>
        <w:rPr>
          <w:rFonts w:asciiTheme="majorBidi" w:hAnsiTheme="majorBidi" w:cstheme="majorBidi"/>
          <w:bCs/>
        </w:rPr>
      </w:pPr>
    </w:p>
    <w:p w14:paraId="170CEE83" w14:textId="77777777" w:rsidR="005F5516" w:rsidRDefault="005F5516" w:rsidP="005402A6">
      <w:pPr>
        <w:pStyle w:val="ThesisBody"/>
        <w:rPr>
          <w:rFonts w:asciiTheme="majorBidi" w:hAnsiTheme="majorBidi" w:cstheme="majorBidi"/>
          <w:bCs/>
        </w:rPr>
      </w:pPr>
    </w:p>
    <w:p w14:paraId="3AC359D7" w14:textId="735A51D0" w:rsidR="005F5516" w:rsidRDefault="005F5516" w:rsidP="005402A6">
      <w:pPr>
        <w:pStyle w:val="ThesisBody"/>
        <w:rPr>
          <w:rFonts w:asciiTheme="majorBidi" w:hAnsiTheme="majorBidi" w:cstheme="majorBidi"/>
          <w:bCs/>
        </w:rPr>
      </w:pPr>
    </w:p>
    <w:p w14:paraId="6B01880E" w14:textId="77777777" w:rsidR="005F5516" w:rsidRDefault="005F5516" w:rsidP="005402A6">
      <w:pPr>
        <w:pStyle w:val="ThesisBody"/>
        <w:rPr>
          <w:rFonts w:asciiTheme="majorBidi" w:hAnsiTheme="majorBidi" w:cstheme="majorBidi"/>
          <w:bCs/>
        </w:rPr>
      </w:pPr>
    </w:p>
    <w:p w14:paraId="30D89581" w14:textId="5CF46D76" w:rsidR="00121886" w:rsidRDefault="0012188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Excel.SheetBinaryMacroEnabled.12 "C:\\Users\\y90ixq4\\System_RACF\\Downloads\\Leaderboard (1).csv" "Leaderboard (1)!R1C1:R7C3" \a \f 5 \h  \* MERGEFORMAT </w:instrText>
      </w:r>
      <w:r>
        <w:rPr>
          <w:rFonts w:asciiTheme="majorBidi" w:hAnsiTheme="majorBidi" w:cstheme="majorBidi"/>
          <w:bCs/>
        </w:rPr>
        <w:fldChar w:fldCharType="separate"/>
      </w:r>
    </w:p>
    <w:p w14:paraId="1BCF1DBD" w14:textId="5C2FF3D2" w:rsidR="00121886" w:rsidRDefault="00121886" w:rsidP="005402A6">
      <w:pPr>
        <w:pStyle w:val="ThesisBody"/>
        <w:rPr>
          <w:rFonts w:asciiTheme="majorBidi" w:hAnsiTheme="majorBidi" w:cstheme="majorBidi"/>
          <w:bCs/>
        </w:rPr>
      </w:pPr>
      <w:r>
        <w:rPr>
          <w:rFonts w:asciiTheme="majorBidi" w:hAnsiTheme="majorBidi" w:cstheme="majorBidi"/>
          <w:bCs/>
        </w:rPr>
        <w:fldChar w:fldCharType="end"/>
      </w:r>
    </w:p>
    <w:p w14:paraId="048286B7" w14:textId="77777777" w:rsidR="009E5FAF" w:rsidRDefault="009E5FAF" w:rsidP="005402A6">
      <w:pPr>
        <w:pStyle w:val="ThesisBody"/>
        <w:rPr>
          <w:rFonts w:asciiTheme="majorBidi" w:hAnsiTheme="majorBidi" w:cstheme="majorBidi"/>
          <w:bCs/>
        </w:rPr>
      </w:pPr>
    </w:p>
    <w:p w14:paraId="32016571" w14:textId="77777777" w:rsidR="009E5FAF" w:rsidRDefault="009E5FAF" w:rsidP="005402A6">
      <w:pPr>
        <w:pStyle w:val="ThesisBody"/>
        <w:rPr>
          <w:rFonts w:asciiTheme="majorBidi" w:hAnsiTheme="majorBidi" w:cstheme="majorBidi"/>
          <w:bCs/>
        </w:rPr>
      </w:pPr>
    </w:p>
    <w:p w14:paraId="0F181B33" w14:textId="2AD83265" w:rsidR="009E5FAF" w:rsidRDefault="009E5FAF" w:rsidP="005402A6">
      <w:pPr>
        <w:pStyle w:val="ThesisBody"/>
        <w:rPr>
          <w:rFonts w:asciiTheme="majorBidi" w:hAnsiTheme="majorBidi" w:cstheme="majorBidi"/>
          <w:bCs/>
        </w:rPr>
      </w:pPr>
    </w:p>
    <w:p w14:paraId="43120F61" w14:textId="77777777" w:rsidR="009E5FAF" w:rsidRDefault="009E5FAF" w:rsidP="005402A6">
      <w:pPr>
        <w:pStyle w:val="ThesisBody"/>
        <w:rPr>
          <w:rFonts w:asciiTheme="majorBidi" w:hAnsiTheme="majorBidi" w:cstheme="majorBidi"/>
          <w:bCs/>
        </w:rPr>
      </w:pPr>
    </w:p>
    <w:p w14:paraId="2D7B86EF" w14:textId="77777777" w:rsidR="009E5FAF" w:rsidRDefault="009E5FAF" w:rsidP="005402A6">
      <w:pPr>
        <w:pStyle w:val="ThesisBody"/>
        <w:rPr>
          <w:rFonts w:asciiTheme="majorBidi" w:hAnsiTheme="majorBidi" w:cstheme="majorBidi"/>
          <w:bCs/>
        </w:rPr>
      </w:pPr>
    </w:p>
    <w:p w14:paraId="456B1422" w14:textId="77777777" w:rsidR="00EA52D0" w:rsidRDefault="00EA52D0" w:rsidP="005402A6">
      <w:pPr>
        <w:pStyle w:val="ThesisBody"/>
        <w:rPr>
          <w:rFonts w:asciiTheme="majorBidi" w:hAnsiTheme="majorBidi" w:cstheme="majorBidi"/>
          <w:bCs/>
        </w:rPr>
      </w:pPr>
    </w:p>
    <w:p w14:paraId="75528A60" w14:textId="77777777" w:rsidR="00B02CCB" w:rsidRPr="00B02CCB" w:rsidRDefault="00B02CCB" w:rsidP="005402A6">
      <w:pPr>
        <w:pStyle w:val="ThesisBody"/>
        <w:rPr>
          <w:rFonts w:asciiTheme="majorBidi" w:hAnsiTheme="majorBidi" w:cstheme="majorBidi"/>
          <w:bCs/>
        </w:rPr>
      </w:pPr>
    </w:p>
    <w:p w14:paraId="57D4C15D" w14:textId="77777777" w:rsidR="005E0DB4" w:rsidRDefault="005E0DB4" w:rsidP="005402A6">
      <w:pPr>
        <w:pStyle w:val="ThesisBody"/>
        <w:rPr>
          <w:rFonts w:asciiTheme="majorBidi" w:hAnsiTheme="majorBidi" w:cstheme="majorBidi"/>
          <w:b/>
        </w:rPr>
      </w:pPr>
    </w:p>
    <w:p w14:paraId="379453E9" w14:textId="77777777" w:rsidR="005E0DB4" w:rsidRDefault="005E0DB4" w:rsidP="005402A6">
      <w:pPr>
        <w:pStyle w:val="ThesisBody"/>
        <w:rPr>
          <w:rFonts w:asciiTheme="majorBidi" w:hAnsiTheme="majorBidi" w:cstheme="majorBidi"/>
          <w:b/>
        </w:rPr>
      </w:pPr>
    </w:p>
    <w:p w14:paraId="572537A1" w14:textId="77777777" w:rsidR="005E0DB4" w:rsidRDefault="005E0DB4" w:rsidP="005402A6">
      <w:pPr>
        <w:pStyle w:val="ThesisBody"/>
        <w:rPr>
          <w:rFonts w:asciiTheme="majorBidi" w:hAnsiTheme="majorBidi" w:cstheme="majorBidi"/>
          <w:b/>
        </w:rPr>
      </w:pPr>
    </w:p>
    <w:p w14:paraId="68D87695" w14:textId="77777777" w:rsidR="00DC692B" w:rsidRDefault="00DC692B" w:rsidP="005402A6">
      <w:pPr>
        <w:pStyle w:val="ThesisBody"/>
        <w:rPr>
          <w:rFonts w:asciiTheme="majorBidi" w:hAnsiTheme="majorBidi" w:cstheme="majorBidi"/>
          <w:b/>
        </w:rPr>
      </w:pPr>
    </w:p>
    <w:p w14:paraId="0764A834" w14:textId="494517E9" w:rsidR="005402A6" w:rsidRDefault="005402A6" w:rsidP="005402A6">
      <w:pPr>
        <w:pStyle w:val="ThesisBody"/>
        <w:rPr>
          <w:rFonts w:asciiTheme="majorBidi" w:hAnsiTheme="majorBidi" w:cstheme="majorBidi"/>
          <w:b/>
        </w:rPr>
      </w:pPr>
    </w:p>
    <w:p w14:paraId="184CBC07" w14:textId="26FDBEB5" w:rsidR="005402A6" w:rsidRPr="00726047" w:rsidRDefault="005402A6" w:rsidP="00402A4C">
      <w:pPr>
        <w:pStyle w:val="ThesisBody"/>
        <w:rPr>
          <w:rFonts w:asciiTheme="majorBidi" w:hAnsiTheme="majorBidi" w:cstheme="majorBidi"/>
        </w:rPr>
      </w:pPr>
    </w:p>
    <w:p w14:paraId="08F87A7A" w14:textId="77777777" w:rsidR="00EE544A" w:rsidRDefault="00EE544A" w:rsidP="006F3AE2">
      <w:pPr>
        <w:pStyle w:val="ThesisBody"/>
        <w:rPr>
          <w:rFonts w:asciiTheme="majorBidi" w:hAnsiTheme="majorBidi" w:cstheme="majorBidi"/>
          <w:bCs/>
        </w:rPr>
      </w:pPr>
    </w:p>
    <w:p w14:paraId="4C841D3C" w14:textId="77777777" w:rsidR="00EE544A" w:rsidRDefault="00EE544A" w:rsidP="006F3AE2">
      <w:pPr>
        <w:pStyle w:val="ThesisBody"/>
        <w:rPr>
          <w:rFonts w:asciiTheme="majorBidi" w:hAnsiTheme="majorBidi" w:cstheme="majorBidi"/>
          <w:bCs/>
        </w:rPr>
      </w:pPr>
    </w:p>
    <w:p w14:paraId="5CA02E9D" w14:textId="77777777" w:rsidR="008F65FF" w:rsidRDefault="008F65FF" w:rsidP="006F3AE2">
      <w:pPr>
        <w:pStyle w:val="ThesisBody"/>
        <w:rPr>
          <w:rFonts w:asciiTheme="majorBidi" w:hAnsiTheme="majorBidi" w:cstheme="majorBidi"/>
          <w:bCs/>
        </w:rPr>
      </w:pPr>
    </w:p>
    <w:p w14:paraId="3642A375" w14:textId="77777777" w:rsidR="00A5592B" w:rsidRDefault="00A5592B" w:rsidP="006F3AE2">
      <w:pPr>
        <w:pStyle w:val="ThesisBody"/>
        <w:rPr>
          <w:rFonts w:asciiTheme="majorBidi" w:hAnsiTheme="majorBidi" w:cstheme="majorBidi"/>
          <w:bCs/>
        </w:rPr>
      </w:pPr>
    </w:p>
    <w:p w14:paraId="2DFE2A7C" w14:textId="77777777" w:rsidR="00AF1790" w:rsidRDefault="00AF1790" w:rsidP="006F3AE2">
      <w:pPr>
        <w:pStyle w:val="ThesisBody"/>
        <w:rPr>
          <w:rFonts w:asciiTheme="majorBidi" w:hAnsiTheme="majorBidi" w:cstheme="majorBidi"/>
          <w:bCs/>
        </w:rPr>
      </w:pPr>
    </w:p>
    <w:p w14:paraId="6361E5CE" w14:textId="77777777" w:rsidR="00AF1790" w:rsidRPr="006F3AE2" w:rsidRDefault="00AF1790" w:rsidP="006F3AE2">
      <w:pPr>
        <w:pStyle w:val="ThesisBody"/>
        <w:rPr>
          <w:rFonts w:asciiTheme="majorBidi" w:hAnsiTheme="majorBidi" w:cstheme="majorBidi"/>
          <w:bCs/>
        </w:rPr>
      </w:pPr>
    </w:p>
    <w:p w14:paraId="28F1BE2F" w14:textId="2A0BF832" w:rsidR="00300EE4" w:rsidRDefault="00300EE4" w:rsidP="00833326">
      <w:pPr>
        <w:pStyle w:val="ThesisBody"/>
        <w:rPr>
          <w:rFonts w:asciiTheme="majorBidi" w:hAnsiTheme="majorBidi" w:cstheme="majorBidi"/>
          <w:bCs/>
        </w:rPr>
      </w:pPr>
    </w:p>
    <w:p w14:paraId="7C624823" w14:textId="05BB02AC" w:rsidR="00737CD7" w:rsidRDefault="00737CD7" w:rsidP="00833326">
      <w:pPr>
        <w:pStyle w:val="ThesisBody"/>
        <w:rPr>
          <w:rFonts w:asciiTheme="majorBidi" w:hAnsiTheme="majorBidi" w:cstheme="majorBidi"/>
          <w:bCs/>
        </w:rPr>
      </w:pPr>
    </w:p>
    <w:p w14:paraId="726227F8" w14:textId="77777777" w:rsidR="00300EE4" w:rsidRDefault="00300EE4" w:rsidP="00833326">
      <w:pPr>
        <w:pStyle w:val="ThesisBody"/>
        <w:rPr>
          <w:rFonts w:asciiTheme="majorBidi" w:hAnsiTheme="majorBidi" w:cstheme="majorBidi"/>
          <w:bCs/>
        </w:rPr>
      </w:pPr>
    </w:p>
    <w:p w14:paraId="4F50B73A" w14:textId="08FAB60B" w:rsidR="00833326" w:rsidRDefault="00833326" w:rsidP="00833326">
      <w:pPr>
        <w:pStyle w:val="ThesisBody"/>
        <w:rPr>
          <w:rFonts w:asciiTheme="majorBidi" w:hAnsiTheme="majorBidi" w:cstheme="majorBidi"/>
          <w:bCs/>
        </w:rPr>
      </w:pPr>
    </w:p>
    <w:p w14:paraId="669217E4" w14:textId="226655CD" w:rsidR="00833326" w:rsidRDefault="00833326" w:rsidP="00833326">
      <w:pPr>
        <w:pStyle w:val="ThesisBody"/>
        <w:rPr>
          <w:rFonts w:asciiTheme="majorBidi" w:hAnsiTheme="majorBidi" w:cstheme="majorBidi"/>
        </w:rPr>
      </w:pPr>
      <w:r>
        <w:rPr>
          <w:rFonts w:asciiTheme="majorBidi" w:hAnsiTheme="majorBidi" w:cstheme="majorBidi"/>
        </w:rPr>
        <w:t xml:space="preserve">       </w:t>
      </w:r>
    </w:p>
    <w:p w14:paraId="0DAB6E48"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4B27B94" w14:textId="77777777" w:rsidR="00833326" w:rsidRDefault="00833326" w:rsidP="00833326">
      <w:pPr>
        <w:pStyle w:val="ThesisBody"/>
        <w:tabs>
          <w:tab w:val="left" w:pos="720"/>
        </w:tabs>
        <w:contextualSpacing w:val="0"/>
        <w:rPr>
          <w:b/>
          <w:bCs/>
        </w:rPr>
      </w:pPr>
    </w:p>
    <w:p w14:paraId="4E3B91D0" w14:textId="77777777" w:rsidR="00833326" w:rsidRPr="00FD4A01" w:rsidRDefault="00833326" w:rsidP="00833326">
      <w:pPr>
        <w:pStyle w:val="ThesisBody"/>
        <w:tabs>
          <w:tab w:val="left" w:pos="720"/>
        </w:tabs>
        <w:contextualSpacing w:val="0"/>
        <w:rPr>
          <w:bCs/>
        </w:rPr>
      </w:pPr>
    </w:p>
    <w:p w14:paraId="5E55C97A" w14:textId="77777777" w:rsidR="00833326" w:rsidRDefault="00833326" w:rsidP="00833326">
      <w:pPr>
        <w:pStyle w:val="ThesisBody"/>
        <w:tabs>
          <w:tab w:val="left" w:pos="720"/>
        </w:tabs>
        <w:contextualSpacing w:val="0"/>
        <w:rPr>
          <w:bCs/>
        </w:rPr>
      </w:pPr>
    </w:p>
    <w:p w14:paraId="1C1F4343" w14:textId="77777777" w:rsidR="00833326" w:rsidRDefault="00833326" w:rsidP="00833326">
      <w:pPr>
        <w:pStyle w:val="ThesisBody"/>
        <w:tabs>
          <w:tab w:val="left" w:pos="720"/>
        </w:tabs>
        <w:contextualSpacing w:val="0"/>
        <w:rPr>
          <w:bCs/>
        </w:rPr>
      </w:pPr>
    </w:p>
    <w:p w14:paraId="7C98CC7D" w14:textId="77777777" w:rsidR="00833326" w:rsidRDefault="00833326" w:rsidP="00833326">
      <w:pPr>
        <w:pStyle w:val="ThesisBody"/>
        <w:rPr>
          <w:rFonts w:asciiTheme="majorBidi" w:hAnsiTheme="majorBidi" w:cstheme="majorBidi"/>
          <w:bCs/>
        </w:rPr>
      </w:pPr>
    </w:p>
    <w:p w14:paraId="0CE9D6F1" w14:textId="01715B3C" w:rsidR="00833326" w:rsidRDefault="00833326" w:rsidP="00833326">
      <w:pPr>
        <w:pStyle w:val="ThesisBody"/>
        <w:rPr>
          <w:rFonts w:asciiTheme="majorBidi" w:hAnsiTheme="majorBidi" w:cstheme="majorBidi"/>
          <w:bCs/>
        </w:rPr>
      </w:pPr>
    </w:p>
    <w:p w14:paraId="01E79506" w14:textId="7AB330F0" w:rsidR="00833326" w:rsidRDefault="00833326" w:rsidP="008D5D7D">
      <w:pPr>
        <w:pStyle w:val="ThesisBody"/>
        <w:jc w:val="left"/>
        <w:rPr>
          <w:rFonts w:asciiTheme="majorBidi" w:hAnsiTheme="majorBidi" w:cstheme="majorBidi"/>
        </w:rPr>
      </w:pPr>
      <w:r>
        <w:rPr>
          <w:rFonts w:asciiTheme="majorBidi" w:hAnsiTheme="majorBidi" w:cstheme="majorBidi"/>
        </w:rPr>
        <w:t xml:space="preserve">       </w:t>
      </w:r>
    </w:p>
    <w:p w14:paraId="2C4CC6DF"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18761BA1" w14:textId="77777777" w:rsidR="00833326" w:rsidRDefault="00833326" w:rsidP="00833326">
      <w:pPr>
        <w:pStyle w:val="ThesisBody"/>
        <w:tabs>
          <w:tab w:val="left" w:pos="720"/>
        </w:tabs>
        <w:contextualSpacing w:val="0"/>
        <w:rPr>
          <w:b/>
          <w:bCs/>
        </w:rPr>
      </w:pPr>
    </w:p>
    <w:p w14:paraId="060EA5F7" w14:textId="77777777" w:rsidR="00833326" w:rsidRPr="00FD4A01" w:rsidRDefault="00833326" w:rsidP="00833326">
      <w:pPr>
        <w:pStyle w:val="ThesisBody"/>
        <w:tabs>
          <w:tab w:val="left" w:pos="720"/>
        </w:tabs>
        <w:contextualSpacing w:val="0"/>
        <w:rPr>
          <w:bCs/>
        </w:rPr>
      </w:pPr>
    </w:p>
    <w:p w14:paraId="7B01AA3A" w14:textId="77777777" w:rsidR="00833326" w:rsidRDefault="00833326" w:rsidP="00833326">
      <w:pPr>
        <w:pStyle w:val="ThesisBody"/>
        <w:tabs>
          <w:tab w:val="left" w:pos="720"/>
        </w:tabs>
        <w:contextualSpacing w:val="0"/>
        <w:rPr>
          <w:bCs/>
        </w:rPr>
      </w:pPr>
    </w:p>
    <w:p w14:paraId="09EC6770" w14:textId="77777777" w:rsidR="00833326" w:rsidRDefault="00833326" w:rsidP="00833326">
      <w:pPr>
        <w:pStyle w:val="ThesisBody"/>
        <w:tabs>
          <w:tab w:val="left" w:pos="720"/>
        </w:tabs>
        <w:contextualSpacing w:val="0"/>
        <w:rPr>
          <w:bCs/>
        </w:rPr>
      </w:pPr>
    </w:p>
    <w:p w14:paraId="42724710" w14:textId="77777777" w:rsidR="00833326" w:rsidRDefault="00833326" w:rsidP="00833326">
      <w:pPr>
        <w:pStyle w:val="ThesisBody"/>
        <w:rPr>
          <w:rFonts w:asciiTheme="majorBidi" w:hAnsiTheme="majorBidi" w:cstheme="majorBidi"/>
          <w:bCs/>
        </w:rPr>
      </w:pPr>
    </w:p>
    <w:p w14:paraId="351D1884" w14:textId="60B61761" w:rsidR="00833326" w:rsidRDefault="00833326" w:rsidP="00833326">
      <w:pPr>
        <w:pStyle w:val="ThesisBody"/>
        <w:rPr>
          <w:rFonts w:asciiTheme="majorBidi" w:hAnsiTheme="majorBidi" w:cstheme="majorBidi"/>
          <w:bCs/>
        </w:rPr>
      </w:pPr>
    </w:p>
    <w:p w14:paraId="3842426A"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09C433"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0FABAC4"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lastRenderedPageBreak/>
        <w:t xml:space="preserve">              </w:t>
      </w:r>
    </w:p>
    <w:p w14:paraId="0DDBDE61" w14:textId="77777777" w:rsidR="00833326" w:rsidRDefault="00833326" w:rsidP="00833326">
      <w:pPr>
        <w:pStyle w:val="ThesisBody"/>
        <w:tabs>
          <w:tab w:val="left" w:pos="720"/>
        </w:tabs>
        <w:contextualSpacing w:val="0"/>
        <w:rPr>
          <w:b/>
          <w:bCs/>
        </w:rPr>
      </w:pPr>
    </w:p>
    <w:p w14:paraId="46EED54D" w14:textId="77777777" w:rsidR="00833326" w:rsidRPr="00FD4A01" w:rsidRDefault="00833326" w:rsidP="00833326">
      <w:pPr>
        <w:pStyle w:val="ThesisBody"/>
        <w:tabs>
          <w:tab w:val="left" w:pos="720"/>
        </w:tabs>
        <w:contextualSpacing w:val="0"/>
        <w:rPr>
          <w:bCs/>
        </w:rPr>
      </w:pPr>
    </w:p>
    <w:p w14:paraId="5379CF4D" w14:textId="77777777" w:rsidR="00833326" w:rsidRDefault="00833326" w:rsidP="00833326">
      <w:pPr>
        <w:pStyle w:val="ThesisBody"/>
        <w:tabs>
          <w:tab w:val="left" w:pos="720"/>
        </w:tabs>
        <w:contextualSpacing w:val="0"/>
        <w:rPr>
          <w:bCs/>
        </w:rPr>
      </w:pPr>
    </w:p>
    <w:p w14:paraId="03129F22" w14:textId="77777777" w:rsidR="00833326" w:rsidRDefault="00833326" w:rsidP="00833326">
      <w:pPr>
        <w:pStyle w:val="ThesisBody"/>
        <w:tabs>
          <w:tab w:val="left" w:pos="720"/>
        </w:tabs>
        <w:contextualSpacing w:val="0"/>
        <w:rPr>
          <w:bCs/>
        </w:rPr>
      </w:pPr>
    </w:p>
    <w:p w14:paraId="3C24626B" w14:textId="77777777" w:rsidR="00833326" w:rsidRDefault="00833326" w:rsidP="00833326">
      <w:pPr>
        <w:pStyle w:val="ThesisBody"/>
        <w:rPr>
          <w:rFonts w:asciiTheme="majorBidi" w:hAnsiTheme="majorBidi" w:cstheme="majorBidi"/>
          <w:bCs/>
        </w:rPr>
      </w:pPr>
    </w:p>
    <w:p w14:paraId="5AE07D62" w14:textId="171791AA" w:rsidR="00833326" w:rsidRDefault="00833326" w:rsidP="00833326">
      <w:pPr>
        <w:pStyle w:val="ThesisBody"/>
        <w:rPr>
          <w:rFonts w:asciiTheme="majorBidi" w:hAnsiTheme="majorBidi" w:cstheme="majorBidi"/>
          <w:bCs/>
        </w:rPr>
      </w:pPr>
    </w:p>
    <w:p w14:paraId="7137029F"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858B11"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66C8EC9"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6DAEAD21" w14:textId="77777777" w:rsidR="00833326" w:rsidRDefault="00833326" w:rsidP="00833326">
      <w:pPr>
        <w:pStyle w:val="ThesisBody"/>
        <w:tabs>
          <w:tab w:val="left" w:pos="720"/>
        </w:tabs>
        <w:contextualSpacing w:val="0"/>
        <w:rPr>
          <w:b/>
          <w:bCs/>
        </w:rPr>
      </w:pPr>
    </w:p>
    <w:p w14:paraId="6134AB58" w14:textId="77777777" w:rsidR="00833326" w:rsidRPr="00FD4A01" w:rsidRDefault="00833326" w:rsidP="00833326">
      <w:pPr>
        <w:pStyle w:val="ThesisBody"/>
        <w:tabs>
          <w:tab w:val="left" w:pos="720"/>
        </w:tabs>
        <w:contextualSpacing w:val="0"/>
        <w:rPr>
          <w:bCs/>
        </w:rPr>
      </w:pPr>
    </w:p>
    <w:p w14:paraId="3C9E3F96" w14:textId="77777777" w:rsidR="00833326" w:rsidRDefault="00833326" w:rsidP="00833326">
      <w:pPr>
        <w:pStyle w:val="ThesisBody"/>
        <w:tabs>
          <w:tab w:val="left" w:pos="720"/>
        </w:tabs>
        <w:contextualSpacing w:val="0"/>
        <w:rPr>
          <w:bCs/>
        </w:rPr>
      </w:pPr>
    </w:p>
    <w:p w14:paraId="1DFA378F" w14:textId="77777777" w:rsidR="00833326" w:rsidRDefault="00833326" w:rsidP="00833326">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4C04A222" w14:textId="77777777" w:rsidR="000C3ABD" w:rsidRDefault="000C3ABD" w:rsidP="000C3ABD">
      <w:pPr>
        <w:pStyle w:val="ThesisBody"/>
        <w:rPr>
          <w:rFonts w:asciiTheme="majorBidi" w:hAnsiTheme="majorBidi" w:cstheme="majorBidi"/>
          <w:bCs/>
        </w:rPr>
      </w:pPr>
    </w:p>
    <w:p w14:paraId="68CCBDBA" w14:textId="77777777" w:rsidR="000C3ABD" w:rsidRDefault="000C3ABD" w:rsidP="000C3ABD">
      <w:pPr>
        <w:pStyle w:val="ThesisBody"/>
        <w:rPr>
          <w:rFonts w:asciiTheme="majorBidi" w:hAnsiTheme="majorBidi" w:cstheme="majorBidi"/>
          <w:bCs/>
        </w:rPr>
      </w:pPr>
    </w:p>
    <w:p w14:paraId="11977E7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C7584A"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BDA3772"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D8E096B" w14:textId="77777777" w:rsidR="000C3ABD" w:rsidRDefault="000C3ABD" w:rsidP="000C3ABD">
      <w:pPr>
        <w:pStyle w:val="ThesisBody"/>
        <w:tabs>
          <w:tab w:val="left" w:pos="720"/>
        </w:tabs>
        <w:contextualSpacing w:val="0"/>
        <w:rPr>
          <w:b/>
          <w:bCs/>
        </w:rPr>
      </w:pPr>
    </w:p>
    <w:p w14:paraId="4D0C5B8F" w14:textId="77777777" w:rsidR="000C3ABD" w:rsidRPr="00FD4A01" w:rsidRDefault="000C3ABD" w:rsidP="000C3ABD">
      <w:pPr>
        <w:pStyle w:val="ThesisBody"/>
        <w:tabs>
          <w:tab w:val="left" w:pos="720"/>
        </w:tabs>
        <w:contextualSpacing w:val="0"/>
        <w:rPr>
          <w:bCs/>
        </w:rPr>
      </w:pPr>
    </w:p>
    <w:p w14:paraId="6E21695E" w14:textId="77777777" w:rsidR="000C3ABD" w:rsidRDefault="000C3ABD" w:rsidP="000C3ABD">
      <w:pPr>
        <w:pStyle w:val="ThesisBody"/>
        <w:tabs>
          <w:tab w:val="left" w:pos="720"/>
        </w:tabs>
        <w:contextualSpacing w:val="0"/>
        <w:rPr>
          <w:bCs/>
        </w:rPr>
      </w:pPr>
    </w:p>
    <w:p w14:paraId="12D434FC" w14:textId="77777777" w:rsidR="000C3ABD" w:rsidRDefault="000C3ABD" w:rsidP="000C3ABD">
      <w:pPr>
        <w:pStyle w:val="ThesisBody"/>
        <w:tabs>
          <w:tab w:val="left" w:pos="720"/>
        </w:tabs>
        <w:contextualSpacing w:val="0"/>
        <w:rPr>
          <w:bCs/>
        </w:rPr>
      </w:pPr>
    </w:p>
    <w:p w14:paraId="72016882" w14:textId="77777777" w:rsidR="000C3ABD" w:rsidRDefault="000C3ABD" w:rsidP="000C3ABD">
      <w:pPr>
        <w:pStyle w:val="ThesisBody"/>
        <w:rPr>
          <w:rFonts w:asciiTheme="majorBidi" w:hAnsiTheme="majorBidi" w:cstheme="majorBidi"/>
          <w:bCs/>
        </w:rPr>
      </w:pPr>
    </w:p>
    <w:p w14:paraId="3B132F93" w14:textId="77777777" w:rsidR="000C3ABD" w:rsidRDefault="000C3ABD" w:rsidP="000C3ABD">
      <w:pPr>
        <w:pStyle w:val="ThesisBody"/>
        <w:rPr>
          <w:rFonts w:asciiTheme="majorBidi" w:hAnsiTheme="majorBidi" w:cstheme="majorBidi"/>
          <w:bCs/>
        </w:rPr>
      </w:pPr>
    </w:p>
    <w:p w14:paraId="6A14E70D"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3952" behindDoc="0" locked="0" layoutInCell="1" allowOverlap="1" wp14:anchorId="1099ECD4" wp14:editId="7C1F2C65">
                <wp:simplePos x="0" y="0"/>
                <wp:positionH relativeFrom="page">
                  <wp:posOffset>1089660</wp:posOffset>
                </wp:positionH>
                <wp:positionV relativeFrom="page">
                  <wp:posOffset>892810</wp:posOffset>
                </wp:positionV>
                <wp:extent cx="5759450" cy="889190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E1989" id="Rectangle 77" o:spid="_x0000_s1026" style="position:absolute;margin-left:85.8pt;margin-top:70.3pt;width:453.5pt;height:700.15pt;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F0D6F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8734ACC" w14:textId="77777777" w:rsidR="000C3ABD" w:rsidRDefault="000C3ABD" w:rsidP="000C3ABD">
      <w:pPr>
        <w:pStyle w:val="ThesisBody"/>
        <w:tabs>
          <w:tab w:val="left" w:pos="720"/>
        </w:tabs>
        <w:contextualSpacing w:val="0"/>
        <w:rPr>
          <w:b/>
          <w:bCs/>
        </w:rPr>
      </w:pPr>
    </w:p>
    <w:p w14:paraId="3A094D20" w14:textId="77777777" w:rsidR="000C3ABD" w:rsidRPr="00FD4A01" w:rsidRDefault="000C3ABD" w:rsidP="000C3ABD">
      <w:pPr>
        <w:pStyle w:val="ThesisBody"/>
        <w:tabs>
          <w:tab w:val="left" w:pos="720"/>
        </w:tabs>
        <w:contextualSpacing w:val="0"/>
        <w:rPr>
          <w:bCs/>
        </w:rPr>
      </w:pPr>
    </w:p>
    <w:p w14:paraId="11E09660" w14:textId="77777777" w:rsidR="000C3ABD" w:rsidRDefault="000C3ABD" w:rsidP="000C3ABD">
      <w:pPr>
        <w:pStyle w:val="ThesisBody"/>
        <w:tabs>
          <w:tab w:val="left" w:pos="720"/>
        </w:tabs>
        <w:contextualSpacing w:val="0"/>
        <w:rPr>
          <w:bCs/>
        </w:rPr>
      </w:pPr>
    </w:p>
    <w:p w14:paraId="6FF59ADE" w14:textId="77777777" w:rsidR="000C3ABD" w:rsidRDefault="000C3ABD" w:rsidP="000C3ABD">
      <w:pPr>
        <w:pStyle w:val="ThesisBody"/>
        <w:tabs>
          <w:tab w:val="left" w:pos="720"/>
        </w:tabs>
        <w:contextualSpacing w:val="0"/>
        <w:rPr>
          <w:bCs/>
        </w:rPr>
      </w:pPr>
    </w:p>
    <w:p w14:paraId="3C43271E" w14:textId="77777777" w:rsidR="000C3ABD" w:rsidRDefault="000C3ABD" w:rsidP="000C3ABD">
      <w:pPr>
        <w:pStyle w:val="ThesisBody"/>
        <w:rPr>
          <w:rFonts w:asciiTheme="majorBidi" w:hAnsiTheme="majorBidi" w:cstheme="majorBidi"/>
          <w:bCs/>
        </w:rPr>
      </w:pPr>
    </w:p>
    <w:p w14:paraId="77407619" w14:textId="77777777" w:rsidR="000C3ABD" w:rsidRDefault="000C3ABD" w:rsidP="000C3ABD">
      <w:pPr>
        <w:pStyle w:val="ThesisBody"/>
        <w:rPr>
          <w:rFonts w:asciiTheme="majorBidi" w:hAnsiTheme="majorBidi" w:cstheme="majorBidi"/>
          <w:bCs/>
        </w:rPr>
      </w:pPr>
    </w:p>
    <w:p w14:paraId="7EFF92DE"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4976" behindDoc="0" locked="0" layoutInCell="1" allowOverlap="1" wp14:anchorId="52F72569" wp14:editId="6E631DC2">
                <wp:simplePos x="0" y="0"/>
                <wp:positionH relativeFrom="page">
                  <wp:posOffset>1089660</wp:posOffset>
                </wp:positionH>
                <wp:positionV relativeFrom="page">
                  <wp:posOffset>892810</wp:posOffset>
                </wp:positionV>
                <wp:extent cx="5759450" cy="8891905"/>
                <wp:effectExtent l="0" t="0" r="12700" b="23495"/>
                <wp:wrapNone/>
                <wp:docPr id="78" name="Rectangle 7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1BDE60" id="Rectangle 78" o:spid="_x0000_s1026" style="position:absolute;margin-left:85.8pt;margin-top:70.3pt;width:453.5pt;height:700.1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lastRenderedPageBreak/>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028F3"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71C0FA2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CDC02"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349A4C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77777777" w:rsidR="000C3ABD" w:rsidRDefault="000C3ABD"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74B733"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77777777" w:rsidR="000C3ABD" w:rsidRDefault="000C3ABD" w:rsidP="000C3ABD">
      <w:pPr>
        <w:pStyle w:val="ThesisBody"/>
        <w:tabs>
          <w:tab w:val="left" w:pos="720"/>
        </w:tabs>
        <w:contextualSpacing w:val="0"/>
        <w:rPr>
          <w:b/>
          <w:bCs/>
        </w:rPr>
      </w:pPr>
    </w:p>
    <w:p w14:paraId="4E901CB6" w14:textId="77777777" w:rsidR="000C3ABD" w:rsidRPr="00FD4A01" w:rsidRDefault="000C3ABD" w:rsidP="000C3ABD">
      <w:pPr>
        <w:pStyle w:val="ThesisBody"/>
        <w:tabs>
          <w:tab w:val="left" w:pos="720"/>
        </w:tabs>
        <w:contextualSpacing w:val="0"/>
        <w:rPr>
          <w:bCs/>
        </w:rPr>
      </w:pPr>
    </w:p>
    <w:p w14:paraId="09AA4032" w14:textId="77777777" w:rsidR="000C3ABD" w:rsidRDefault="000C3ABD" w:rsidP="000C3ABD">
      <w:pPr>
        <w:pStyle w:val="ThesisBody"/>
        <w:tabs>
          <w:tab w:val="left" w:pos="720"/>
        </w:tabs>
        <w:contextualSpacing w:val="0"/>
        <w:rPr>
          <w:bCs/>
        </w:rPr>
      </w:pPr>
    </w:p>
    <w:p w14:paraId="636D7BFA" w14:textId="77777777" w:rsidR="000C3ABD" w:rsidRDefault="000C3ABD" w:rsidP="000C3ABD">
      <w:pPr>
        <w:pStyle w:val="ThesisBody"/>
        <w:tabs>
          <w:tab w:val="left" w:pos="720"/>
        </w:tabs>
        <w:contextualSpacing w:val="0"/>
        <w:rPr>
          <w:bCs/>
        </w:rPr>
      </w:pPr>
    </w:p>
    <w:p w14:paraId="7A3A2066" w14:textId="77777777" w:rsidR="000C3ABD" w:rsidRDefault="000C3ABD" w:rsidP="000C3ABD">
      <w:pPr>
        <w:pStyle w:val="ThesisBody"/>
        <w:rPr>
          <w:rFonts w:asciiTheme="majorBidi" w:hAnsiTheme="majorBidi" w:cstheme="majorBidi"/>
          <w:bCs/>
        </w:rPr>
      </w:pPr>
    </w:p>
    <w:p w14:paraId="22F9EF8E" w14:textId="77777777" w:rsidR="000C3ABD" w:rsidRDefault="000C3ABD" w:rsidP="000C3ABD">
      <w:pPr>
        <w:pStyle w:val="ThesisBody"/>
        <w:rPr>
          <w:rFonts w:asciiTheme="majorBidi" w:hAnsiTheme="majorBidi" w:cstheme="majorBidi"/>
          <w:bCs/>
        </w:rPr>
      </w:pPr>
    </w:p>
    <w:p w14:paraId="6967CFDC"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A3A2A"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lastRenderedPageBreak/>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297BBF"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03619D"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C0397"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F9E83"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lastRenderedPageBreak/>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8D7AFD"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4D7BE6"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56A2EDD" w14:textId="77777777" w:rsidR="000C3ABD" w:rsidRDefault="000C3ABD" w:rsidP="000C3ABD">
      <w:pPr>
        <w:pStyle w:val="ThesisBody"/>
        <w:tabs>
          <w:tab w:val="left" w:pos="720"/>
        </w:tabs>
        <w:contextualSpacing w:val="0"/>
        <w:rPr>
          <w:b/>
          <w:bCs/>
        </w:rPr>
      </w:pPr>
    </w:p>
    <w:p w14:paraId="6594AE32" w14:textId="77777777" w:rsidR="000C3ABD" w:rsidRPr="00FD4A01" w:rsidRDefault="000C3ABD" w:rsidP="000C3ABD">
      <w:pPr>
        <w:pStyle w:val="ThesisBody"/>
        <w:tabs>
          <w:tab w:val="left" w:pos="720"/>
        </w:tabs>
        <w:contextualSpacing w:val="0"/>
        <w:rPr>
          <w:bCs/>
        </w:rPr>
      </w:pPr>
    </w:p>
    <w:p w14:paraId="13EBB32C" w14:textId="77777777" w:rsidR="000C3ABD" w:rsidRDefault="000C3ABD" w:rsidP="000C3ABD">
      <w:pPr>
        <w:pStyle w:val="ThesisBody"/>
        <w:tabs>
          <w:tab w:val="left" w:pos="720"/>
        </w:tabs>
        <w:contextualSpacing w:val="0"/>
        <w:rPr>
          <w:bCs/>
        </w:rPr>
      </w:pP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2BD99"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C6C34"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lastRenderedPageBreak/>
        <w:t xml:space="preserve">              </w:t>
      </w:r>
    </w:p>
    <w:p w14:paraId="0203AD44" w14:textId="77777777" w:rsidR="000C3ABD" w:rsidRDefault="000C3ABD" w:rsidP="000C3ABD">
      <w:pPr>
        <w:pStyle w:val="ThesisBody"/>
        <w:tabs>
          <w:tab w:val="left" w:pos="720"/>
        </w:tabs>
        <w:contextualSpacing w:val="0"/>
        <w:rPr>
          <w:b/>
          <w:bCs/>
        </w:rPr>
      </w:pPr>
    </w:p>
    <w:p w14:paraId="621ACBB7" w14:textId="77777777" w:rsidR="000C3ABD" w:rsidRPr="00FD4A01" w:rsidRDefault="000C3ABD" w:rsidP="000C3ABD">
      <w:pPr>
        <w:pStyle w:val="ThesisBody"/>
        <w:tabs>
          <w:tab w:val="left" w:pos="720"/>
        </w:tabs>
        <w:contextualSpacing w:val="0"/>
        <w:rPr>
          <w:bCs/>
        </w:rPr>
      </w:pPr>
    </w:p>
    <w:p w14:paraId="3906064C" w14:textId="77777777" w:rsidR="000C3ABD" w:rsidRDefault="000C3ABD" w:rsidP="000C3ABD">
      <w:pPr>
        <w:pStyle w:val="ThesisBody"/>
        <w:tabs>
          <w:tab w:val="left" w:pos="720"/>
        </w:tabs>
        <w:contextualSpacing w:val="0"/>
        <w:rPr>
          <w:bCs/>
        </w:rPr>
      </w:pPr>
    </w:p>
    <w:p w14:paraId="372C61C9" w14:textId="77777777" w:rsidR="000C3ABD" w:rsidRDefault="000C3ABD" w:rsidP="000C3ABD">
      <w:pPr>
        <w:pStyle w:val="ThesisBody"/>
        <w:tabs>
          <w:tab w:val="left" w:pos="720"/>
        </w:tabs>
        <w:contextualSpacing w:val="0"/>
        <w:rPr>
          <w:bCs/>
        </w:rPr>
      </w:pPr>
    </w:p>
    <w:p w14:paraId="3CB01D22" w14:textId="77777777" w:rsidR="000C3ABD" w:rsidRDefault="000C3ABD" w:rsidP="000C3ABD">
      <w:pPr>
        <w:pStyle w:val="ThesisBody"/>
        <w:rPr>
          <w:rFonts w:asciiTheme="majorBidi" w:hAnsiTheme="majorBidi" w:cstheme="majorBidi"/>
          <w:bCs/>
        </w:rPr>
      </w:pPr>
    </w:p>
    <w:p w14:paraId="4B5A7545" w14:textId="77777777" w:rsidR="000C3ABD" w:rsidRDefault="000C3ABD" w:rsidP="000C3ABD">
      <w:pPr>
        <w:pStyle w:val="ThesisBody"/>
        <w:rPr>
          <w:rFonts w:asciiTheme="majorBidi" w:hAnsiTheme="majorBidi" w:cstheme="majorBidi"/>
          <w:bCs/>
        </w:rPr>
      </w:pPr>
    </w:p>
    <w:p w14:paraId="6851C2B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8481DD"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3A6C5FC"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0062B8A" w14:textId="77777777" w:rsidR="000C3ABD" w:rsidRDefault="000C3ABD" w:rsidP="000C3ABD">
      <w:pPr>
        <w:pStyle w:val="ThesisBody"/>
        <w:tabs>
          <w:tab w:val="left" w:pos="720"/>
        </w:tabs>
        <w:contextualSpacing w:val="0"/>
        <w:rPr>
          <w:b/>
          <w:bCs/>
        </w:rPr>
      </w:pPr>
    </w:p>
    <w:p w14:paraId="17C1228E" w14:textId="77777777" w:rsidR="000C3ABD" w:rsidRPr="00FD4A01" w:rsidRDefault="000C3ABD" w:rsidP="000C3ABD">
      <w:pPr>
        <w:pStyle w:val="ThesisBody"/>
        <w:tabs>
          <w:tab w:val="left" w:pos="720"/>
        </w:tabs>
        <w:contextualSpacing w:val="0"/>
        <w:rPr>
          <w:bCs/>
        </w:rPr>
      </w:pPr>
    </w:p>
    <w:p w14:paraId="675757C2" w14:textId="77777777" w:rsidR="000C3ABD" w:rsidRDefault="000C3ABD" w:rsidP="000C3ABD">
      <w:pPr>
        <w:pStyle w:val="ThesisBody"/>
        <w:tabs>
          <w:tab w:val="left" w:pos="720"/>
        </w:tabs>
        <w:contextualSpacing w:val="0"/>
        <w:rPr>
          <w:bCs/>
        </w:rPr>
      </w:pPr>
    </w:p>
    <w:p w14:paraId="1CCE93D5" w14:textId="77777777" w:rsidR="000C3ABD" w:rsidRDefault="000C3ABD" w:rsidP="000C3ABD">
      <w:pPr>
        <w:pStyle w:val="ThesisBody"/>
        <w:tabs>
          <w:tab w:val="left" w:pos="720"/>
        </w:tabs>
        <w:contextualSpacing w:val="0"/>
        <w:rPr>
          <w:bCs/>
        </w:rPr>
      </w:pPr>
    </w:p>
    <w:p w14:paraId="3C0A0A80" w14:textId="77777777" w:rsidR="000C3ABD" w:rsidRDefault="000C3ABD" w:rsidP="000C3ABD">
      <w:pPr>
        <w:pStyle w:val="ThesisBody"/>
        <w:tabs>
          <w:tab w:val="left" w:pos="720"/>
        </w:tabs>
        <w:contextualSpacing w:val="0"/>
        <w:rPr>
          <w:bCs/>
        </w:rPr>
      </w:pPr>
    </w:p>
    <w:p w14:paraId="0C6CCCB0" w14:textId="77777777" w:rsidR="009C550D" w:rsidRDefault="009C550D" w:rsidP="009C550D">
      <w:pPr>
        <w:pStyle w:val="ThesisBody"/>
        <w:tabs>
          <w:tab w:val="left" w:pos="720"/>
        </w:tabs>
        <w:contextualSpacing w:val="0"/>
        <w:rPr>
          <w:b/>
          <w:bCs/>
        </w:rPr>
      </w:pPr>
    </w:p>
    <w:p w14:paraId="44F524B3" w14:textId="77777777" w:rsidR="009C550D" w:rsidRDefault="009C550D" w:rsidP="009C550D">
      <w:pPr>
        <w:pStyle w:val="ThesisBody"/>
        <w:tabs>
          <w:tab w:val="left" w:pos="720"/>
        </w:tabs>
        <w:contextualSpacing w:val="0"/>
        <w:rPr>
          <w:bCs/>
        </w:rPr>
      </w:pPr>
    </w:p>
    <w:p w14:paraId="0B8DB9AD" w14:textId="77777777" w:rsidR="009C550D" w:rsidRDefault="009C550D" w:rsidP="009C550D">
      <w:pPr>
        <w:pStyle w:val="ThesisBody"/>
        <w:tabs>
          <w:tab w:val="left" w:pos="720"/>
        </w:tabs>
        <w:contextualSpacing w:val="0"/>
        <w:rPr>
          <w:bCs/>
        </w:rPr>
      </w:pPr>
    </w:p>
    <w:p w14:paraId="5718E2BC" w14:textId="77777777" w:rsidR="009C550D" w:rsidRDefault="009C550D" w:rsidP="009C550D">
      <w:pPr>
        <w:pStyle w:val="ThesisBody"/>
        <w:tabs>
          <w:tab w:val="left" w:pos="720"/>
        </w:tabs>
        <w:contextualSpacing w:val="0"/>
        <w:rPr>
          <w:bCs/>
        </w:rPr>
      </w:pPr>
    </w:p>
    <w:p w14:paraId="70BF2BAC" w14:textId="77777777" w:rsidR="009C550D" w:rsidRDefault="009C550D" w:rsidP="009C550D">
      <w:pPr>
        <w:pStyle w:val="ThesisBody"/>
        <w:tabs>
          <w:tab w:val="left" w:pos="720"/>
        </w:tabs>
        <w:contextualSpacing w:val="0"/>
        <w:rPr>
          <w:bCs/>
        </w:rPr>
      </w:pPr>
    </w:p>
    <w:p w14:paraId="70FB5C78" w14:textId="77777777" w:rsidR="009C550D" w:rsidRPr="00E6742E" w:rsidRDefault="009C550D" w:rsidP="009C550D">
      <w:pPr>
        <w:pStyle w:val="ThesisBody"/>
        <w:tabs>
          <w:tab w:val="left" w:pos="720"/>
        </w:tabs>
        <w:contextualSpacing w:val="0"/>
        <w:rPr>
          <w:bCs/>
        </w:rPr>
      </w:pPr>
    </w:p>
    <w:p w14:paraId="76175283"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6CF00F0A"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07DF2D6" w14:textId="77777777" w:rsidR="009C550D" w:rsidRDefault="009C550D" w:rsidP="009C550D">
      <w:pPr>
        <w:pStyle w:val="ThesisBody"/>
        <w:rPr>
          <w:rFonts w:asciiTheme="majorBidi" w:hAnsiTheme="majorBidi" w:cstheme="majorBidi"/>
        </w:rPr>
      </w:pPr>
    </w:p>
    <w:p w14:paraId="0AD9CD7E" w14:textId="77777777" w:rsidR="009C550D" w:rsidRDefault="009C550D" w:rsidP="009C550D">
      <w:pPr>
        <w:pStyle w:val="ThesisBody"/>
        <w:rPr>
          <w:rFonts w:asciiTheme="majorBidi" w:hAnsiTheme="majorBidi" w:cstheme="majorBidi"/>
        </w:rPr>
      </w:pPr>
    </w:p>
    <w:p w14:paraId="60AD14C4" w14:textId="77777777" w:rsidR="009C550D" w:rsidRDefault="009C550D" w:rsidP="009C550D">
      <w:pPr>
        <w:pStyle w:val="ThesisBody"/>
      </w:pPr>
    </w:p>
    <w:p w14:paraId="6B0293AB" w14:textId="5F5FF95B" w:rsidR="009C550D" w:rsidRDefault="009C550D" w:rsidP="009C550D">
      <w:pPr>
        <w:pStyle w:val="ThesisBody"/>
        <w:tabs>
          <w:tab w:val="left" w:pos="720"/>
        </w:tabs>
        <w:contextualSpacing w:val="0"/>
        <w:rPr>
          <w:bCs/>
        </w:rPr>
      </w:pPr>
    </w:p>
    <w:p w14:paraId="5CE7F99C" w14:textId="77777777" w:rsidR="00F36097" w:rsidRDefault="00F36097" w:rsidP="00F36097">
      <w:pPr>
        <w:pStyle w:val="ThesisBody"/>
        <w:tabs>
          <w:tab w:val="left" w:pos="720"/>
        </w:tabs>
        <w:contextualSpacing w:val="0"/>
        <w:rPr>
          <w:bCs/>
        </w:rPr>
      </w:pPr>
      <w:r>
        <w:rPr>
          <w:bCs/>
        </w:rPr>
        <w:t xml:space="preserve">                           </w:t>
      </w:r>
    </w:p>
    <w:p w14:paraId="5E31842B" w14:textId="6B5D8245" w:rsidR="005F2B93" w:rsidRDefault="005F2B93" w:rsidP="005F2B93">
      <w:pPr>
        <w:pStyle w:val="ChapterHeaders"/>
      </w:pPr>
      <w:r>
        <w:rPr>
          <w:noProof/>
          <w:lang w:val="en-US" w:eastAsia="en-US"/>
        </w:rPr>
        <mc:AlternateContent>
          <mc:Choice Requires="wps">
            <w:drawing>
              <wp:anchor distT="0" distB="0" distL="114300" distR="114300" simplePos="0" relativeHeight="251793408" behindDoc="0" locked="0" layoutInCell="1" allowOverlap="1" wp14:anchorId="10102BD5" wp14:editId="576E5588">
                <wp:simplePos x="0" y="0"/>
                <wp:positionH relativeFrom="column">
                  <wp:posOffset>-586</wp:posOffset>
                </wp:positionH>
                <wp:positionV relativeFrom="page">
                  <wp:posOffset>903605</wp:posOffset>
                </wp:positionV>
                <wp:extent cx="5760000" cy="8892000"/>
                <wp:effectExtent l="0" t="0" r="12700" b="23495"/>
                <wp:wrapNone/>
                <wp:docPr id="54" name="Rectangle 5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FBF6C2" id="Rectangle 54" o:spid="_x0000_s1026" style="position:absolute;margin-left:-.05pt;margin-top:71.15pt;width:453.55pt;height:700.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1</w:t>
      </w:r>
    </w:p>
    <w:p w14:paraId="2CA855DD" w14:textId="77777777" w:rsidR="005F2B93" w:rsidRPr="00C96340" w:rsidRDefault="005F2B93" w:rsidP="005F2B93">
      <w:pPr>
        <w:pStyle w:val="ChapterHeaders"/>
      </w:pPr>
    </w:p>
    <w:p w14:paraId="50F2DCDF" w14:textId="3681F364" w:rsidR="005F2B93" w:rsidRDefault="005F2B93" w:rsidP="005F2B93">
      <w:pPr>
        <w:pStyle w:val="ChapterHeaders"/>
      </w:pPr>
      <w:r>
        <w:t>INTRODUCTION</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sectPr w:rsidR="009D4499" w:rsidSect="00C65614">
      <w:footerReference w:type="default" r:id="rId39"/>
      <w:footerReference w:type="first" r:id="rId40"/>
      <w:pgSz w:w="11906" w:h="16838" w:code="9"/>
      <w:pgMar w:top="1440" w:right="1440" w:bottom="1440" w:left="1440" w:header="709" w:footer="709" w:gutter="0"/>
      <w:pgNumType w:start="1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B8310" w14:textId="77777777" w:rsidR="005D7B23" w:rsidRDefault="005D7B23">
      <w:pPr>
        <w:spacing w:line="240" w:lineRule="auto"/>
      </w:pPr>
      <w:r>
        <w:separator/>
      </w:r>
    </w:p>
  </w:endnote>
  <w:endnote w:type="continuationSeparator" w:id="0">
    <w:p w14:paraId="435413C1" w14:textId="77777777" w:rsidR="005D7B23" w:rsidRDefault="005D7B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6198" w14:textId="521295ED" w:rsidR="00C65614" w:rsidRDefault="00C65614" w:rsidP="009D4499">
    <w:pPr>
      <w:pStyle w:val="Footer"/>
      <w:spacing w:line="240" w:lineRule="auto"/>
      <w:ind w:left="0"/>
      <w:jc w:val="center"/>
    </w:pPr>
    <w:r>
      <w:rPr>
        <w:noProof/>
        <w:lang w:val="en-US" w:eastAsia="en-US"/>
      </w:rPr>
      <mc:AlternateContent>
        <mc:Choice Requires="wps">
          <w:drawing>
            <wp:anchor distT="0" distB="0" distL="114300" distR="114300" simplePos="0" relativeHeight="251657216" behindDoc="0" locked="0" layoutInCell="0" allowOverlap="1" wp14:anchorId="2E0E8A41" wp14:editId="7F26927C">
              <wp:simplePos x="0" y="0"/>
              <wp:positionH relativeFrom="page">
                <wp:posOffset>0</wp:posOffset>
              </wp:positionH>
              <wp:positionV relativeFrom="page">
                <wp:posOffset>10227945</wp:posOffset>
              </wp:positionV>
              <wp:extent cx="7560310" cy="273050"/>
              <wp:effectExtent l="0" t="0" r="0" b="12700"/>
              <wp:wrapNone/>
              <wp:docPr id="8" name="MSIPCM15b04e3da0e1949df5981d0a"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1B895A" w14:textId="0829C7DD" w:rsidR="00C65614" w:rsidRPr="00A15C90" w:rsidRDefault="00C65614"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2E0E8A41" id="_x0000_t202" coordsize="21600,21600" o:spt="202" path="m,l,21600r21600,l21600,xe">
              <v:stroke joinstyle="miter"/>
              <v:path gradientshapeok="t" o:connecttype="rect"/>
            </v:shapetype>
            <v:shape id="MSIPCM15b04e3da0e1949df5981d0a" o:spid="_x0000_s1045" type="#_x0000_t202" alt="{&quot;HashCode&quot;:166838815,&quot;Height&quot;:841.0,&quot;Width&quot;:595.0,&quot;Placement&quot;:&quot;Footer&quot;,&quot;Index&quot;:&quot;Primary&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" o:allowincell="f" filled="f" stroked="f" strokeweight=".5pt">
              <v:textbox inset=",0,20pt,0">
                <w:txbxContent>
                  <w:p w14:paraId="4E1B895A" w14:textId="0829C7DD" w:rsidR="00C65614" w:rsidRPr="00A15C90" w:rsidRDefault="00C65614"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sdt>
      <w:sdtPr>
        <w:id w:val="12496164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D70E7">
          <w:rPr>
            <w:noProof/>
          </w:rPr>
          <w:t>42</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B5A7A" w14:textId="631C27DB" w:rsidR="00C65614" w:rsidRDefault="00C65614">
    <w:pPr>
      <w:pStyle w:val="Footer"/>
    </w:pPr>
    <w:r>
      <w:rPr>
        <w:noProof/>
        <w:lang w:val="en-US" w:eastAsia="en-US"/>
      </w:rPr>
      <mc:AlternateContent>
        <mc:Choice Requires="wps">
          <w:drawing>
            <wp:anchor distT="0" distB="0" distL="114300" distR="114300" simplePos="0" relativeHeight="25167155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45E4AE90" w:rsidR="00C65614" w:rsidRPr="00A15C90" w:rsidRDefault="00C65614"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4A31F27F" id="_x0000_t202" coordsize="21600,21600" o:spt="202" path="m,l,21600r21600,l21600,xe">
              <v:stroke joinstyle="miter"/>
              <v:path gradientshapeok="t" o:connecttype="rect"/>
            </v:shapetype>
            <v:shape id="MSIPCM2f4a4cde9e61954cf7344622" o:spid="_x0000_s1046" type="#_x0000_t202" alt="{&quot;HashCode&quot;:166838815,&quot;Height&quot;:841.0,&quot;Width&quot;:595.0,&quot;Placement&quot;:&quot;Footer&quot;,&quot;Index&quot;:&quot;FirstPage&quot;,&quot;Section&quot;:1,&quot;Top&quot;:0.0,&quot;Left&quot;:0.0}" style="position:absolute;left:0;text-align:left;margin-left:0;margin-top:805.35pt;width:595.3pt;height:21.5pt;z-index:2516715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" o:allowincell="f" filled="f" stroked="f" strokeweight=".5pt">
              <v:textbox inset=",0,20pt,0">
                <w:txbxContent>
                  <w:p w14:paraId="0B8197A2" w14:textId="45E4AE90" w:rsidR="00C65614" w:rsidRPr="00A15C90" w:rsidRDefault="00C65614"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146CF" w14:textId="77777777" w:rsidR="005D7B23" w:rsidRDefault="005D7B23">
      <w:pPr>
        <w:spacing w:line="240" w:lineRule="auto"/>
      </w:pPr>
      <w:r>
        <w:separator/>
      </w:r>
    </w:p>
  </w:footnote>
  <w:footnote w:type="continuationSeparator" w:id="0">
    <w:p w14:paraId="252C5084" w14:textId="77777777" w:rsidR="005D7B23" w:rsidRDefault="005D7B2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19591E"/>
    <w:multiLevelType w:val="hybridMultilevel"/>
    <w:tmpl w:val="AEEAEC7C"/>
    <w:lvl w:ilvl="0" w:tplc="E5580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45336588">
    <w:abstractNumId w:val="2"/>
  </w:num>
  <w:num w:numId="2" w16cid:durableId="1653290528">
    <w:abstractNumId w:val="1"/>
  </w:num>
  <w:num w:numId="3" w16cid:durableId="17686521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3BB4"/>
    <w:rsid w:val="000158F7"/>
    <w:rsid w:val="0002019C"/>
    <w:rsid w:val="00030021"/>
    <w:rsid w:val="00040B9C"/>
    <w:rsid w:val="000431F5"/>
    <w:rsid w:val="000522CC"/>
    <w:rsid w:val="0005460C"/>
    <w:rsid w:val="00056C03"/>
    <w:rsid w:val="00056FD8"/>
    <w:rsid w:val="00057642"/>
    <w:rsid w:val="00061ACD"/>
    <w:rsid w:val="00064F08"/>
    <w:rsid w:val="000720AF"/>
    <w:rsid w:val="000724C5"/>
    <w:rsid w:val="00083334"/>
    <w:rsid w:val="000916A6"/>
    <w:rsid w:val="0009248E"/>
    <w:rsid w:val="00096A23"/>
    <w:rsid w:val="000A08B4"/>
    <w:rsid w:val="000A0F1B"/>
    <w:rsid w:val="000B6D4B"/>
    <w:rsid w:val="000B7E60"/>
    <w:rsid w:val="000C0CEC"/>
    <w:rsid w:val="000C3ABD"/>
    <w:rsid w:val="000D0BF1"/>
    <w:rsid w:val="000D37E0"/>
    <w:rsid w:val="000D6AD2"/>
    <w:rsid w:val="000E06F9"/>
    <w:rsid w:val="000E7026"/>
    <w:rsid w:val="000F712D"/>
    <w:rsid w:val="00100CEF"/>
    <w:rsid w:val="00101821"/>
    <w:rsid w:val="00112520"/>
    <w:rsid w:val="001158FA"/>
    <w:rsid w:val="00120A57"/>
    <w:rsid w:val="00121886"/>
    <w:rsid w:val="0012246B"/>
    <w:rsid w:val="00123669"/>
    <w:rsid w:val="00125683"/>
    <w:rsid w:val="001313C6"/>
    <w:rsid w:val="00132702"/>
    <w:rsid w:val="001332A7"/>
    <w:rsid w:val="00142B65"/>
    <w:rsid w:val="00142F06"/>
    <w:rsid w:val="001437F1"/>
    <w:rsid w:val="00145E60"/>
    <w:rsid w:val="00147D54"/>
    <w:rsid w:val="00154300"/>
    <w:rsid w:val="0016640B"/>
    <w:rsid w:val="001667AC"/>
    <w:rsid w:val="001669A4"/>
    <w:rsid w:val="001949DA"/>
    <w:rsid w:val="001A0F3B"/>
    <w:rsid w:val="001B0ED8"/>
    <w:rsid w:val="001B1221"/>
    <w:rsid w:val="001C08C9"/>
    <w:rsid w:val="001D01A9"/>
    <w:rsid w:val="001D200E"/>
    <w:rsid w:val="001D52ED"/>
    <w:rsid w:val="001F0E90"/>
    <w:rsid w:val="001F1722"/>
    <w:rsid w:val="00206D6C"/>
    <w:rsid w:val="00227832"/>
    <w:rsid w:val="0023010C"/>
    <w:rsid w:val="00232EDC"/>
    <w:rsid w:val="00233067"/>
    <w:rsid w:val="0023441D"/>
    <w:rsid w:val="00237DFE"/>
    <w:rsid w:val="00240270"/>
    <w:rsid w:val="00240AD5"/>
    <w:rsid w:val="00242DD6"/>
    <w:rsid w:val="00247765"/>
    <w:rsid w:val="00252E61"/>
    <w:rsid w:val="00262858"/>
    <w:rsid w:val="00263F82"/>
    <w:rsid w:val="00266836"/>
    <w:rsid w:val="00275111"/>
    <w:rsid w:val="002772E0"/>
    <w:rsid w:val="00292EAD"/>
    <w:rsid w:val="0029739B"/>
    <w:rsid w:val="002975C3"/>
    <w:rsid w:val="002A62D0"/>
    <w:rsid w:val="002B2BDC"/>
    <w:rsid w:val="002B5C47"/>
    <w:rsid w:val="002C11D7"/>
    <w:rsid w:val="002C14C3"/>
    <w:rsid w:val="002C4273"/>
    <w:rsid w:val="002D0D0E"/>
    <w:rsid w:val="002D377D"/>
    <w:rsid w:val="002F0141"/>
    <w:rsid w:val="002F6304"/>
    <w:rsid w:val="00300EE4"/>
    <w:rsid w:val="0030159C"/>
    <w:rsid w:val="003045F2"/>
    <w:rsid w:val="003051CB"/>
    <w:rsid w:val="00315A02"/>
    <w:rsid w:val="003408A9"/>
    <w:rsid w:val="00341B0C"/>
    <w:rsid w:val="0035337E"/>
    <w:rsid w:val="0036023A"/>
    <w:rsid w:val="00366DD5"/>
    <w:rsid w:val="00367C29"/>
    <w:rsid w:val="00370292"/>
    <w:rsid w:val="00373D51"/>
    <w:rsid w:val="00376EC5"/>
    <w:rsid w:val="003828EF"/>
    <w:rsid w:val="00386E9F"/>
    <w:rsid w:val="00391583"/>
    <w:rsid w:val="00392699"/>
    <w:rsid w:val="003B2740"/>
    <w:rsid w:val="003B2E30"/>
    <w:rsid w:val="003C73DD"/>
    <w:rsid w:val="003D017A"/>
    <w:rsid w:val="003D24C3"/>
    <w:rsid w:val="003E79DB"/>
    <w:rsid w:val="003F6AEE"/>
    <w:rsid w:val="00401754"/>
    <w:rsid w:val="00402A4C"/>
    <w:rsid w:val="00402F89"/>
    <w:rsid w:val="00406F39"/>
    <w:rsid w:val="0041623A"/>
    <w:rsid w:val="00421CD8"/>
    <w:rsid w:val="00434D96"/>
    <w:rsid w:val="0044015F"/>
    <w:rsid w:val="00460442"/>
    <w:rsid w:val="004616E7"/>
    <w:rsid w:val="0046621F"/>
    <w:rsid w:val="004700C8"/>
    <w:rsid w:val="00476DE5"/>
    <w:rsid w:val="00477DFC"/>
    <w:rsid w:val="00477F02"/>
    <w:rsid w:val="004844DB"/>
    <w:rsid w:val="00495C5B"/>
    <w:rsid w:val="004960FA"/>
    <w:rsid w:val="004A37E4"/>
    <w:rsid w:val="004B01E6"/>
    <w:rsid w:val="004B08BC"/>
    <w:rsid w:val="004B1BD9"/>
    <w:rsid w:val="004B2739"/>
    <w:rsid w:val="004C1596"/>
    <w:rsid w:val="004D477B"/>
    <w:rsid w:val="004D70E7"/>
    <w:rsid w:val="004E0198"/>
    <w:rsid w:val="004E1019"/>
    <w:rsid w:val="004E6A42"/>
    <w:rsid w:val="004F266A"/>
    <w:rsid w:val="00504AF6"/>
    <w:rsid w:val="00505B1B"/>
    <w:rsid w:val="00506D4A"/>
    <w:rsid w:val="00510482"/>
    <w:rsid w:val="005124CC"/>
    <w:rsid w:val="00513761"/>
    <w:rsid w:val="00522D23"/>
    <w:rsid w:val="00530A0B"/>
    <w:rsid w:val="00534AE3"/>
    <w:rsid w:val="005370DD"/>
    <w:rsid w:val="005402A6"/>
    <w:rsid w:val="00542CBC"/>
    <w:rsid w:val="00551254"/>
    <w:rsid w:val="00551A7B"/>
    <w:rsid w:val="00551DF7"/>
    <w:rsid w:val="0055550B"/>
    <w:rsid w:val="00572EF2"/>
    <w:rsid w:val="0057712B"/>
    <w:rsid w:val="0058450C"/>
    <w:rsid w:val="00591EEC"/>
    <w:rsid w:val="00591F28"/>
    <w:rsid w:val="005B342E"/>
    <w:rsid w:val="005B3940"/>
    <w:rsid w:val="005B7A2E"/>
    <w:rsid w:val="005B7FC5"/>
    <w:rsid w:val="005D6CFF"/>
    <w:rsid w:val="005D7B23"/>
    <w:rsid w:val="005E0DB4"/>
    <w:rsid w:val="005E38C5"/>
    <w:rsid w:val="005E6D36"/>
    <w:rsid w:val="005F11B6"/>
    <w:rsid w:val="005F2062"/>
    <w:rsid w:val="005F2732"/>
    <w:rsid w:val="005F2B93"/>
    <w:rsid w:val="005F3CE9"/>
    <w:rsid w:val="005F5516"/>
    <w:rsid w:val="006000AF"/>
    <w:rsid w:val="006012CD"/>
    <w:rsid w:val="00604270"/>
    <w:rsid w:val="00606150"/>
    <w:rsid w:val="006244D5"/>
    <w:rsid w:val="00634030"/>
    <w:rsid w:val="00634B78"/>
    <w:rsid w:val="00634D2E"/>
    <w:rsid w:val="006366F3"/>
    <w:rsid w:val="00644A3F"/>
    <w:rsid w:val="00644D98"/>
    <w:rsid w:val="00651F2A"/>
    <w:rsid w:val="00653D77"/>
    <w:rsid w:val="006724B8"/>
    <w:rsid w:val="0067354D"/>
    <w:rsid w:val="00675141"/>
    <w:rsid w:val="006842A5"/>
    <w:rsid w:val="0069144B"/>
    <w:rsid w:val="00693E2D"/>
    <w:rsid w:val="006A2D2A"/>
    <w:rsid w:val="006A33EF"/>
    <w:rsid w:val="006A4395"/>
    <w:rsid w:val="006B2B8D"/>
    <w:rsid w:val="006C0016"/>
    <w:rsid w:val="006C7C0C"/>
    <w:rsid w:val="006D4BC1"/>
    <w:rsid w:val="006D5438"/>
    <w:rsid w:val="006D7DA5"/>
    <w:rsid w:val="006E411A"/>
    <w:rsid w:val="006E57AD"/>
    <w:rsid w:val="006E5EAD"/>
    <w:rsid w:val="006E64D1"/>
    <w:rsid w:val="006E7AB0"/>
    <w:rsid w:val="006F36A1"/>
    <w:rsid w:val="006F3AE2"/>
    <w:rsid w:val="007011F9"/>
    <w:rsid w:val="0070373E"/>
    <w:rsid w:val="00703CC9"/>
    <w:rsid w:val="00715213"/>
    <w:rsid w:val="007221E5"/>
    <w:rsid w:val="00726047"/>
    <w:rsid w:val="00726E65"/>
    <w:rsid w:val="00735B7F"/>
    <w:rsid w:val="00736BBF"/>
    <w:rsid w:val="00737CD7"/>
    <w:rsid w:val="00753B4E"/>
    <w:rsid w:val="00756966"/>
    <w:rsid w:val="007573ED"/>
    <w:rsid w:val="00763DAB"/>
    <w:rsid w:val="0077006F"/>
    <w:rsid w:val="007953BE"/>
    <w:rsid w:val="00797074"/>
    <w:rsid w:val="007A5C50"/>
    <w:rsid w:val="007A7045"/>
    <w:rsid w:val="007B1598"/>
    <w:rsid w:val="007B38AD"/>
    <w:rsid w:val="007B4B64"/>
    <w:rsid w:val="007D0C8C"/>
    <w:rsid w:val="007D1423"/>
    <w:rsid w:val="007D1A7C"/>
    <w:rsid w:val="007D5EE4"/>
    <w:rsid w:val="007E1DB1"/>
    <w:rsid w:val="007E6581"/>
    <w:rsid w:val="007F4770"/>
    <w:rsid w:val="007F477E"/>
    <w:rsid w:val="007F5680"/>
    <w:rsid w:val="00812FA2"/>
    <w:rsid w:val="00822681"/>
    <w:rsid w:val="00826CDA"/>
    <w:rsid w:val="00831685"/>
    <w:rsid w:val="00831F37"/>
    <w:rsid w:val="00833326"/>
    <w:rsid w:val="00834241"/>
    <w:rsid w:val="00847F2E"/>
    <w:rsid w:val="00860B53"/>
    <w:rsid w:val="0086516E"/>
    <w:rsid w:val="008813EB"/>
    <w:rsid w:val="00882119"/>
    <w:rsid w:val="00886E9C"/>
    <w:rsid w:val="00895617"/>
    <w:rsid w:val="00896A43"/>
    <w:rsid w:val="008B368E"/>
    <w:rsid w:val="008B5AA0"/>
    <w:rsid w:val="008B5BD4"/>
    <w:rsid w:val="008C2094"/>
    <w:rsid w:val="008C744C"/>
    <w:rsid w:val="008C74DB"/>
    <w:rsid w:val="008D5D7D"/>
    <w:rsid w:val="008F34EA"/>
    <w:rsid w:val="008F65FF"/>
    <w:rsid w:val="0090043D"/>
    <w:rsid w:val="00903493"/>
    <w:rsid w:val="0091362F"/>
    <w:rsid w:val="009168C8"/>
    <w:rsid w:val="009178B5"/>
    <w:rsid w:val="0093231E"/>
    <w:rsid w:val="00937DBA"/>
    <w:rsid w:val="0094668C"/>
    <w:rsid w:val="00950B98"/>
    <w:rsid w:val="00951796"/>
    <w:rsid w:val="00956E82"/>
    <w:rsid w:val="00957EAA"/>
    <w:rsid w:val="00965D8F"/>
    <w:rsid w:val="009714BF"/>
    <w:rsid w:val="009748E5"/>
    <w:rsid w:val="00994384"/>
    <w:rsid w:val="009A5713"/>
    <w:rsid w:val="009B1A5F"/>
    <w:rsid w:val="009B41C6"/>
    <w:rsid w:val="009B49E4"/>
    <w:rsid w:val="009C32C5"/>
    <w:rsid w:val="009C49EB"/>
    <w:rsid w:val="009C4B66"/>
    <w:rsid w:val="009C550D"/>
    <w:rsid w:val="009D353E"/>
    <w:rsid w:val="009D4499"/>
    <w:rsid w:val="009D72C2"/>
    <w:rsid w:val="009E007A"/>
    <w:rsid w:val="009E4F5E"/>
    <w:rsid w:val="009E5FAF"/>
    <w:rsid w:val="009E7A32"/>
    <w:rsid w:val="009F5919"/>
    <w:rsid w:val="009F6B29"/>
    <w:rsid w:val="009F7B14"/>
    <w:rsid w:val="00A01B9D"/>
    <w:rsid w:val="00A06E83"/>
    <w:rsid w:val="00A079BE"/>
    <w:rsid w:val="00A15C90"/>
    <w:rsid w:val="00A161F3"/>
    <w:rsid w:val="00A168BC"/>
    <w:rsid w:val="00A259CF"/>
    <w:rsid w:val="00A42C5F"/>
    <w:rsid w:val="00A441B0"/>
    <w:rsid w:val="00A532C7"/>
    <w:rsid w:val="00A5592B"/>
    <w:rsid w:val="00A71432"/>
    <w:rsid w:val="00A914EE"/>
    <w:rsid w:val="00A92BBF"/>
    <w:rsid w:val="00AB2797"/>
    <w:rsid w:val="00AB2935"/>
    <w:rsid w:val="00AB7354"/>
    <w:rsid w:val="00AC17E7"/>
    <w:rsid w:val="00AC2D9B"/>
    <w:rsid w:val="00AD22A2"/>
    <w:rsid w:val="00AD398B"/>
    <w:rsid w:val="00AD5B5C"/>
    <w:rsid w:val="00AE1028"/>
    <w:rsid w:val="00AE3E53"/>
    <w:rsid w:val="00AE4385"/>
    <w:rsid w:val="00AF1790"/>
    <w:rsid w:val="00B002F5"/>
    <w:rsid w:val="00B02CCB"/>
    <w:rsid w:val="00B0670E"/>
    <w:rsid w:val="00B14886"/>
    <w:rsid w:val="00B255AE"/>
    <w:rsid w:val="00B2596A"/>
    <w:rsid w:val="00B310CA"/>
    <w:rsid w:val="00B422EF"/>
    <w:rsid w:val="00B42ACF"/>
    <w:rsid w:val="00B462CD"/>
    <w:rsid w:val="00B66C57"/>
    <w:rsid w:val="00B67094"/>
    <w:rsid w:val="00B704D9"/>
    <w:rsid w:val="00B75498"/>
    <w:rsid w:val="00B77950"/>
    <w:rsid w:val="00B94794"/>
    <w:rsid w:val="00B96F1C"/>
    <w:rsid w:val="00BA4351"/>
    <w:rsid w:val="00BB25AA"/>
    <w:rsid w:val="00BB571F"/>
    <w:rsid w:val="00BC4185"/>
    <w:rsid w:val="00BD2C98"/>
    <w:rsid w:val="00BD5776"/>
    <w:rsid w:val="00BD68C1"/>
    <w:rsid w:val="00BE1374"/>
    <w:rsid w:val="00BE20B4"/>
    <w:rsid w:val="00BE4220"/>
    <w:rsid w:val="00BF4B0C"/>
    <w:rsid w:val="00C01968"/>
    <w:rsid w:val="00C06989"/>
    <w:rsid w:val="00C10DBF"/>
    <w:rsid w:val="00C22209"/>
    <w:rsid w:val="00C238FE"/>
    <w:rsid w:val="00C32F74"/>
    <w:rsid w:val="00C342F1"/>
    <w:rsid w:val="00C43D6A"/>
    <w:rsid w:val="00C5679E"/>
    <w:rsid w:val="00C571C1"/>
    <w:rsid w:val="00C646A0"/>
    <w:rsid w:val="00C65614"/>
    <w:rsid w:val="00C661B5"/>
    <w:rsid w:val="00C6699C"/>
    <w:rsid w:val="00C74C93"/>
    <w:rsid w:val="00C76F97"/>
    <w:rsid w:val="00C835D1"/>
    <w:rsid w:val="00C84986"/>
    <w:rsid w:val="00CA4F43"/>
    <w:rsid w:val="00CB05E8"/>
    <w:rsid w:val="00CB0CC4"/>
    <w:rsid w:val="00CB265E"/>
    <w:rsid w:val="00CC1ADC"/>
    <w:rsid w:val="00CC4510"/>
    <w:rsid w:val="00CD4BCB"/>
    <w:rsid w:val="00CE1566"/>
    <w:rsid w:val="00D0046B"/>
    <w:rsid w:val="00D04B86"/>
    <w:rsid w:val="00D05588"/>
    <w:rsid w:val="00D05AAB"/>
    <w:rsid w:val="00D21F8E"/>
    <w:rsid w:val="00D3357D"/>
    <w:rsid w:val="00D34CD8"/>
    <w:rsid w:val="00D3650B"/>
    <w:rsid w:val="00D370EF"/>
    <w:rsid w:val="00D44024"/>
    <w:rsid w:val="00D564C5"/>
    <w:rsid w:val="00D63808"/>
    <w:rsid w:val="00D71957"/>
    <w:rsid w:val="00D730BA"/>
    <w:rsid w:val="00D73464"/>
    <w:rsid w:val="00D90F8F"/>
    <w:rsid w:val="00D95F98"/>
    <w:rsid w:val="00D9687F"/>
    <w:rsid w:val="00D97B9C"/>
    <w:rsid w:val="00D97DC5"/>
    <w:rsid w:val="00DA475B"/>
    <w:rsid w:val="00DA5A8E"/>
    <w:rsid w:val="00DB0C01"/>
    <w:rsid w:val="00DC1638"/>
    <w:rsid w:val="00DC1933"/>
    <w:rsid w:val="00DC3B14"/>
    <w:rsid w:val="00DC692B"/>
    <w:rsid w:val="00DC7945"/>
    <w:rsid w:val="00DD1BC1"/>
    <w:rsid w:val="00DD31CB"/>
    <w:rsid w:val="00DD692E"/>
    <w:rsid w:val="00DE3408"/>
    <w:rsid w:val="00DF14CC"/>
    <w:rsid w:val="00E127E7"/>
    <w:rsid w:val="00E1751C"/>
    <w:rsid w:val="00E242D0"/>
    <w:rsid w:val="00E25024"/>
    <w:rsid w:val="00E25A25"/>
    <w:rsid w:val="00E313F3"/>
    <w:rsid w:val="00E32770"/>
    <w:rsid w:val="00E34E7D"/>
    <w:rsid w:val="00E411EC"/>
    <w:rsid w:val="00E4767F"/>
    <w:rsid w:val="00E514CD"/>
    <w:rsid w:val="00E52627"/>
    <w:rsid w:val="00E5359D"/>
    <w:rsid w:val="00E6472D"/>
    <w:rsid w:val="00E6742E"/>
    <w:rsid w:val="00E805D5"/>
    <w:rsid w:val="00E913E7"/>
    <w:rsid w:val="00E95C4D"/>
    <w:rsid w:val="00EA52D0"/>
    <w:rsid w:val="00EB1887"/>
    <w:rsid w:val="00EC0BD3"/>
    <w:rsid w:val="00EC1BA9"/>
    <w:rsid w:val="00EE3D2B"/>
    <w:rsid w:val="00EE544A"/>
    <w:rsid w:val="00EF34EE"/>
    <w:rsid w:val="00F00242"/>
    <w:rsid w:val="00F05A05"/>
    <w:rsid w:val="00F05ED7"/>
    <w:rsid w:val="00F06C21"/>
    <w:rsid w:val="00F11281"/>
    <w:rsid w:val="00F15940"/>
    <w:rsid w:val="00F216B9"/>
    <w:rsid w:val="00F23ADC"/>
    <w:rsid w:val="00F24E85"/>
    <w:rsid w:val="00F34B9A"/>
    <w:rsid w:val="00F35C63"/>
    <w:rsid w:val="00F36097"/>
    <w:rsid w:val="00F40928"/>
    <w:rsid w:val="00F436BA"/>
    <w:rsid w:val="00F4584E"/>
    <w:rsid w:val="00F53E82"/>
    <w:rsid w:val="00F61DF1"/>
    <w:rsid w:val="00F62521"/>
    <w:rsid w:val="00F823B8"/>
    <w:rsid w:val="00F86171"/>
    <w:rsid w:val="00F969F5"/>
    <w:rsid w:val="00FA2780"/>
    <w:rsid w:val="00FA37E9"/>
    <w:rsid w:val="00FA4DE5"/>
    <w:rsid w:val="00FB5887"/>
    <w:rsid w:val="00FB6AD5"/>
    <w:rsid w:val="00FB7BC9"/>
    <w:rsid w:val="00FC56A2"/>
    <w:rsid w:val="00FD4A01"/>
    <w:rsid w:val="00FE061E"/>
    <w:rsid w:val="00FE094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8A051"/>
  <w15:docId w15:val="{7A76DC14-250D-4A61-B285-50E106696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72004">
      <w:bodyDiv w:val="1"/>
      <w:marLeft w:val="0"/>
      <w:marRight w:val="0"/>
      <w:marTop w:val="0"/>
      <w:marBottom w:val="0"/>
      <w:divBdr>
        <w:top w:val="none" w:sz="0" w:space="0" w:color="auto"/>
        <w:left w:val="none" w:sz="0" w:space="0" w:color="auto"/>
        <w:bottom w:val="none" w:sz="0" w:space="0" w:color="auto"/>
        <w:right w:val="none" w:sz="0" w:space="0" w:color="auto"/>
      </w:divBdr>
    </w:div>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23866358">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916326224">
      <w:bodyDiv w:val="1"/>
      <w:marLeft w:val="0"/>
      <w:marRight w:val="0"/>
      <w:marTop w:val="0"/>
      <w:marBottom w:val="0"/>
      <w:divBdr>
        <w:top w:val="none" w:sz="0" w:space="0" w:color="auto"/>
        <w:left w:val="none" w:sz="0" w:space="0" w:color="auto"/>
        <w:bottom w:val="none" w:sz="0" w:space="0" w:color="auto"/>
        <w:right w:val="none" w:sz="0" w:space="0" w:color="auto"/>
      </w:divBdr>
    </w:div>
    <w:div w:id="1171870304">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641030584">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655336283">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footer" Target="footer1.xml"/><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3B895-4992-4F39-A254-0BAF7A63F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3</TotalTime>
  <Pages>47</Pages>
  <Words>22455</Words>
  <Characters>127997</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5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Singh Rajeev Kumar (5Y)</cp:lastModifiedBy>
  <cp:revision>71</cp:revision>
  <dcterms:created xsi:type="dcterms:W3CDTF">2022-07-14T11:21:00Z</dcterms:created>
  <dcterms:modified xsi:type="dcterms:W3CDTF">2022-07-1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7T12:46:01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42f428ed-23eb-4963-a0e8-eba9bfbb6baf</vt:lpwstr>
  </property>
  <property fmtid="{D5CDD505-2E9C-101B-9397-08002B2CF9AE}" pid="31" name="MSIP_Label_029374dd-2437-4816-8d63-bf9cc1b578e5_ContentBits">
    <vt:lpwstr>2</vt:lpwstr>
  </property>
</Properties>
</file>